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E7FB8D" w14:textId="77777777" w:rsidR="00162764" w:rsidRPr="00A628C5" w:rsidRDefault="00C145B4" w:rsidP="00A628C5">
      <w:pPr>
        <w:spacing w:line="480" w:lineRule="auto"/>
        <w:jc w:val="center"/>
        <w:outlineLvl w:val="0"/>
        <w:rPr>
          <w:i/>
        </w:rPr>
      </w:pPr>
      <w:r w:rsidRPr="00A628C5">
        <w:rPr>
          <w:i/>
        </w:rPr>
        <w:t xml:space="preserve">Additional </w:t>
      </w:r>
      <w:r w:rsidR="00CC60B5" w:rsidRPr="00A628C5">
        <w:rPr>
          <w:i/>
        </w:rPr>
        <w:t xml:space="preserve">File 3 </w:t>
      </w:r>
      <w:r w:rsidRPr="00A628C5">
        <w:rPr>
          <w:i/>
        </w:rPr>
        <w:t xml:space="preserve">Table </w:t>
      </w:r>
      <w:r w:rsidR="00CC60B5" w:rsidRPr="00A628C5">
        <w:rPr>
          <w:i/>
        </w:rPr>
        <w:t>S</w:t>
      </w:r>
      <w:r w:rsidRPr="00A628C5">
        <w:rPr>
          <w:i/>
        </w:rPr>
        <w:t>2: Eligi</w:t>
      </w:r>
      <w:bookmarkStart w:id="0" w:name="_GoBack"/>
      <w:bookmarkEnd w:id="0"/>
      <w:r w:rsidRPr="00A628C5">
        <w:rPr>
          <w:i/>
        </w:rPr>
        <w:t>ble Articles Excluded from Final R</w:t>
      </w:r>
      <w:r w:rsidR="00162764" w:rsidRPr="00A628C5">
        <w:rPr>
          <w:i/>
        </w:rPr>
        <w:t>eview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90"/>
        <w:gridCol w:w="1378"/>
        <w:gridCol w:w="2073"/>
        <w:gridCol w:w="2585"/>
        <w:gridCol w:w="1630"/>
        <w:gridCol w:w="1330"/>
        <w:gridCol w:w="2878"/>
        <w:gridCol w:w="1194"/>
      </w:tblGrid>
      <w:tr w:rsidR="003866B7" w:rsidRPr="00A628C5" w14:paraId="698D103D" w14:textId="77777777" w:rsidTr="003866B7">
        <w:trPr>
          <w:trHeight w:val="708"/>
        </w:trPr>
        <w:tc>
          <w:tcPr>
            <w:tcW w:w="890" w:type="dxa"/>
            <w:tcBorders>
              <w:bottom w:val="single" w:sz="12" w:space="0" w:color="auto"/>
            </w:tcBorders>
          </w:tcPr>
          <w:p w14:paraId="1FAA0E7E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GROUP</w:t>
            </w:r>
          </w:p>
        </w:tc>
        <w:tc>
          <w:tcPr>
            <w:tcW w:w="1378" w:type="dxa"/>
            <w:tcBorders>
              <w:bottom w:val="single" w:sz="12" w:space="0" w:color="auto"/>
            </w:tcBorders>
          </w:tcPr>
          <w:p w14:paraId="59FAA913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INCLUDED/ EXCLUDED</w:t>
            </w:r>
          </w:p>
        </w:tc>
        <w:tc>
          <w:tcPr>
            <w:tcW w:w="2073" w:type="dxa"/>
            <w:tcBorders>
              <w:bottom w:val="single" w:sz="12" w:space="0" w:color="auto"/>
            </w:tcBorders>
          </w:tcPr>
          <w:p w14:paraId="00352BAD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AUTHOR</w:t>
            </w:r>
          </w:p>
        </w:tc>
        <w:tc>
          <w:tcPr>
            <w:tcW w:w="2585" w:type="dxa"/>
            <w:tcBorders>
              <w:bottom w:val="single" w:sz="12" w:space="0" w:color="auto"/>
            </w:tcBorders>
          </w:tcPr>
          <w:p w14:paraId="12D9434C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STUDY TOPIC</w:t>
            </w:r>
          </w:p>
        </w:tc>
        <w:tc>
          <w:tcPr>
            <w:tcW w:w="1630" w:type="dxa"/>
            <w:tcBorders>
              <w:bottom w:val="single" w:sz="12" w:space="0" w:color="auto"/>
            </w:tcBorders>
          </w:tcPr>
          <w:p w14:paraId="33F77DF9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DEMENTIA OUTCOME OR COHORT</w:t>
            </w:r>
            <w:r w:rsidRPr="00A628C5">
              <w:rPr>
                <w:rFonts w:ascii="Calibri" w:eastAsia="Calibri" w:hAnsi="Calibri" w:cs="Times New Roman"/>
                <w:b/>
                <w:vertAlign w:val="superscript"/>
              </w:rPr>
              <w:t>†</w:t>
            </w:r>
          </w:p>
        </w:tc>
        <w:tc>
          <w:tcPr>
            <w:tcW w:w="1330" w:type="dxa"/>
            <w:tcBorders>
              <w:bottom w:val="single" w:sz="12" w:space="0" w:color="auto"/>
            </w:tcBorders>
          </w:tcPr>
          <w:p w14:paraId="38A8869D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EXISTING DATA USE</w:t>
            </w:r>
          </w:p>
        </w:tc>
        <w:tc>
          <w:tcPr>
            <w:tcW w:w="2878" w:type="dxa"/>
            <w:tcBorders>
              <w:bottom w:val="single" w:sz="12" w:space="0" w:color="auto"/>
            </w:tcBorders>
          </w:tcPr>
          <w:p w14:paraId="34411A30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DATA SOURCES</w:t>
            </w:r>
          </w:p>
        </w:tc>
        <w:tc>
          <w:tcPr>
            <w:tcW w:w="1194" w:type="dxa"/>
            <w:tcBorders>
              <w:bottom w:val="single" w:sz="12" w:space="0" w:color="auto"/>
            </w:tcBorders>
          </w:tcPr>
          <w:p w14:paraId="40968585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  <w:b/>
              </w:rPr>
            </w:pPr>
            <w:r w:rsidRPr="00A628C5">
              <w:rPr>
                <w:rFonts w:ascii="Calibri" w:eastAsia="Calibri" w:hAnsi="Calibri" w:cs="Times New Roman"/>
                <w:b/>
              </w:rPr>
              <w:t>QUALITY SCORE</w:t>
            </w:r>
          </w:p>
        </w:tc>
      </w:tr>
      <w:tr w:rsidR="003866B7" w:rsidRPr="00A628C5" w14:paraId="31CBA0D6" w14:textId="77777777" w:rsidTr="003866B7">
        <w:trPr>
          <w:trHeight w:val="240"/>
        </w:trPr>
        <w:tc>
          <w:tcPr>
            <w:tcW w:w="89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63B4D497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</w:t>
            </w:r>
          </w:p>
        </w:tc>
        <w:tc>
          <w:tcPr>
            <w:tcW w:w="1378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2B4C9C4B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3514B141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Brayne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CcmF5bmU8L0F1dGhvcj48WWVhcj4yMDA2PC9ZZWFyPjxS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CcmF5bmU8L0F1dGhvcj48WWVhcj4yMDA2PC9ZZWFyPjxS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Pr="00A628C5">
              <w:rPr>
                <w:rFonts w:ascii="Calibri" w:eastAsia="Calibri" w:hAnsi="Calibri" w:cs="Times New Roman"/>
                <w:noProof/>
              </w:rPr>
              <w:t>[1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75E0D371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Dementia at death and prevention</w:t>
            </w:r>
          </w:p>
        </w:tc>
        <w:tc>
          <w:tcPr>
            <w:tcW w:w="163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4D1C852B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5A2DAAD8" w14:textId="77777777" w:rsidR="003866B7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250013B6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0F00EE88" w14:textId="77777777" w:rsidR="003866B7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5</w:t>
            </w:r>
          </w:p>
        </w:tc>
      </w:tr>
      <w:tr w:rsidR="003866B7" w:rsidRPr="00A628C5" w14:paraId="0397694E" w14:textId="77777777" w:rsidTr="003866B7">
        <w:trPr>
          <w:trHeight w:val="240"/>
        </w:trPr>
        <w:tc>
          <w:tcPr>
            <w:tcW w:w="890" w:type="dxa"/>
            <w:tcBorders>
              <w:top w:val="single" w:sz="12" w:space="0" w:color="auto"/>
            </w:tcBorders>
          </w:tcPr>
          <w:p w14:paraId="6BE60BE1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</w:t>
            </w:r>
          </w:p>
        </w:tc>
        <w:tc>
          <w:tcPr>
            <w:tcW w:w="1378" w:type="dxa"/>
            <w:tcBorders>
              <w:top w:val="single" w:sz="12" w:space="0" w:color="auto"/>
            </w:tcBorders>
          </w:tcPr>
          <w:p w14:paraId="7362A448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</w:tcBorders>
          </w:tcPr>
          <w:p w14:paraId="2A454D94" w14:textId="77777777" w:rsidR="003866B7" w:rsidRPr="00A628C5" w:rsidRDefault="003866B7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Nicoll 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Nicoll&lt;/Author&gt;&lt;Year&gt;2011&lt;/Year&gt;&lt;RecNum&gt;56&lt;/RecNum&gt;&lt;DisplayText&gt;[2]&lt;/DisplayText&gt;&lt;record&gt;&lt;rec-number&gt;56&lt;/rec-number&gt;&lt;foreign-keys&gt;&lt;key app="EN" db-id="5sf55fxt4tsdeoevvdhxeae9a0sx5xpd2w9f" timestamp="1476197869"&gt;56&lt;/key&gt;&lt;/foreign-keys&gt;&lt;ref-type name="Journal Article"&gt;17&lt;/ref-type&gt;&lt;contributors&gt;&lt;authors&gt;&lt;author&gt;Nicoll, J. A. R.&lt;/author&gt;&lt;author&gt;Savva, G. M.&lt;/author&gt;&lt;author&gt;Stewart, J.&lt;/author&gt;&lt;author&gt;Matthews, F. E.&lt;/author&gt;&lt;author&gt;Brayne, C.&lt;/author&gt;&lt;author&gt;Ince, P.&lt;/author&gt;&lt;author&gt;Med Res Council Cognitive, Function&lt;/author&gt;&lt;/authors&gt;&lt;/contributors&gt;&lt;titles&gt;&lt;title&gt;Association between APOE genotype, neuropathology and dementia in the older population of England and Wales&lt;/title&gt;&lt;secondary-title&gt;Neuropathology and Applied Neurobiology&lt;/secondary-title&gt;&lt;/titles&gt;&lt;periodical&gt;&lt;full-title&gt;Neuropathology and Applied Neurobiology&lt;/full-title&gt;&lt;/periodical&gt;&lt;pages&gt;285-294&lt;/pages&gt;&lt;volume&gt;37&lt;/volume&gt;&lt;number&gt;3&lt;/number&gt;&lt;dates&gt;&lt;year&gt;2011&lt;/year&gt;&lt;pub-dates&gt;&lt;date&gt;Apr&lt;/date&gt;&lt;/pub-dates&gt;&lt;/dates&gt;&lt;isbn&gt;0305-1846&lt;/isbn&gt;&lt;accession-num&gt;WOS:000287589300005&lt;/accession-num&gt;&lt;urls&gt;&lt;related-urls&gt;&lt;url&gt;&amp;lt;Go to ISI&amp;gt;://WOS:000287589300005&lt;/url&gt;&lt;url&gt;http://onlinelibrary.wiley.com/store/10.1111/j.1365-2990.2010.01130.x/asset/j.1365-2990.2010.01130.x.pdf?v=1&amp;amp;t=hx1obpao&amp;amp;s=f2c8506cdf96d12ca95537549b3881aff131a670&lt;/url&gt;&lt;/related-urls&gt;&lt;/urls&gt;&lt;electronic-resource-num&gt;10.1111/j.1365-2990.2010.01130.x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2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</w:tcBorders>
          </w:tcPr>
          <w:p w14:paraId="3FBDDE23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Association between APOE, neuropathology and dementia</w:t>
            </w:r>
          </w:p>
        </w:tc>
        <w:tc>
          <w:tcPr>
            <w:tcW w:w="1630" w:type="dxa"/>
            <w:tcBorders>
              <w:top w:val="single" w:sz="12" w:space="0" w:color="auto"/>
            </w:tcBorders>
          </w:tcPr>
          <w:p w14:paraId="71FFC778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</w:tcBorders>
          </w:tcPr>
          <w:p w14:paraId="7C942FDD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</w:tcBorders>
          </w:tcPr>
          <w:p w14:paraId="5BFD396E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  <w:tcBorders>
              <w:top w:val="single" w:sz="12" w:space="0" w:color="auto"/>
            </w:tcBorders>
          </w:tcPr>
          <w:p w14:paraId="1C910C73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1</w:t>
            </w:r>
          </w:p>
        </w:tc>
      </w:tr>
      <w:tr w:rsidR="003866B7" w:rsidRPr="00A628C5" w14:paraId="0AA3AD83" w14:textId="77777777" w:rsidTr="003866B7">
        <w:trPr>
          <w:trHeight w:val="240"/>
        </w:trPr>
        <w:tc>
          <w:tcPr>
            <w:tcW w:w="890" w:type="dxa"/>
          </w:tcPr>
          <w:p w14:paraId="62AF7A6C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</w:t>
            </w:r>
          </w:p>
        </w:tc>
        <w:tc>
          <w:tcPr>
            <w:tcW w:w="1378" w:type="dxa"/>
          </w:tcPr>
          <w:p w14:paraId="00F87E12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</w:tcPr>
          <w:p w14:paraId="58091D2E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Valenzuela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WYWxlbnp1ZWxhPC9BdXRob3I+PFllYXI+MjAxMjwvWWVh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WYWxlbnp1ZWxhPC9BdXRob3I+PFllYXI+MjAxMjwvWWVh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3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</w:tcPr>
          <w:p w14:paraId="70B140BB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gnitive lifestyle and protection from dementia</w:t>
            </w:r>
          </w:p>
        </w:tc>
        <w:tc>
          <w:tcPr>
            <w:tcW w:w="1630" w:type="dxa"/>
          </w:tcPr>
          <w:p w14:paraId="5B0D3520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</w:tcPr>
          <w:p w14:paraId="24BBFBBF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</w:tcPr>
          <w:p w14:paraId="5AB5902C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</w:tcPr>
          <w:p w14:paraId="0268D443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3866B7" w:rsidRPr="00A628C5" w14:paraId="7B783C9B" w14:textId="77777777" w:rsidTr="003866B7">
        <w:trPr>
          <w:trHeight w:val="227"/>
        </w:trPr>
        <w:tc>
          <w:tcPr>
            <w:tcW w:w="890" w:type="dxa"/>
            <w:tcBorders>
              <w:bottom w:val="single" w:sz="12" w:space="0" w:color="auto"/>
            </w:tcBorders>
          </w:tcPr>
          <w:p w14:paraId="444443A6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</w:t>
            </w:r>
          </w:p>
        </w:tc>
        <w:tc>
          <w:tcPr>
            <w:tcW w:w="1378" w:type="dxa"/>
            <w:tcBorders>
              <w:bottom w:val="single" w:sz="12" w:space="0" w:color="auto"/>
            </w:tcBorders>
          </w:tcPr>
          <w:p w14:paraId="09E40599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bottom w:val="single" w:sz="12" w:space="0" w:color="auto"/>
            </w:tcBorders>
          </w:tcPr>
          <w:p w14:paraId="0BB78205" w14:textId="77777777" w:rsidR="003866B7" w:rsidRPr="00A628C5" w:rsidRDefault="003866B7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Wharton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Wharton&lt;/Author&gt;&lt;Year&gt;2011&lt;/Year&gt;&lt;RecNum&gt;69&lt;/RecNum&gt;&lt;DisplayText&gt;[4]&lt;/DisplayText&gt;&lt;record&gt;&lt;rec-number&gt;69&lt;/rec-number&gt;&lt;foreign-keys&gt;&lt;key app="EN" db-id="5sf55fxt4tsdeoevvdhxeae9a0sx5xpd2w9f" timestamp="1476197871"&gt;69&lt;/key&gt;&lt;/foreign-keys&gt;&lt;ref-type name="Journal Article"&gt;17&lt;/ref-type&gt;&lt;contributors&gt;&lt;authors&gt;&lt;author&gt;Wharton, S. B.&lt;/author&gt;&lt;author&gt;Brayne, C.&lt;/author&gt;&lt;author&gt;Savva, G. M.&lt;/author&gt;&lt;author&gt;Matthews, F. E.&lt;/author&gt;&lt;author&gt;Forster, G.&lt;/author&gt;&lt;author&gt;Simpson, J.&lt;/author&gt;&lt;author&gt;Lace, G.&lt;/author&gt;&lt;author&gt;Ince, P. G.&lt;/author&gt;&lt;author&gt;Med Res Council Cognitive, Function&lt;/author&gt;&lt;/authors&gt;&lt;/contributors&gt;&lt;titles&gt;&lt;title&gt;Epidemiological Neuropathology: The MRC Cognitive Function and Aging Study Experience&lt;/title&gt;&lt;secondary-title&gt;Journal of Alzheimers Disease&lt;/secondary-title&gt;&lt;/titles&gt;&lt;periodical&gt;&lt;full-title&gt;Journal of Alzheimers Disease&lt;/full-title&gt;&lt;/periodical&gt;&lt;pages&gt;359-372&lt;/pages&gt;&lt;volume&gt;25&lt;/volume&gt;&lt;number&gt;2&lt;/number&gt;&lt;dates&gt;&lt;year&gt;2011&lt;/year&gt;&lt;/dates&gt;&lt;isbn&gt;1387-2877&lt;/isbn&gt;&lt;accession-num&gt;WOS:000293378300015&lt;/accession-num&gt;&lt;urls&gt;&lt;related-urls&gt;&lt;url&gt;&amp;lt;Go to ISI&amp;gt;://WOS:000293378300015&lt;/url&gt;&lt;url&gt;http://iospress.metapress.com/content/q4666154716630v5/?issue=2&amp;amp;genre=article&amp;amp;spage=359&amp;amp;issn=1387-2877&amp;amp;volume=25&lt;/url&gt;&lt;/related-urls&gt;&lt;/urls&gt;&lt;electronic-resource-num&gt;10.3233/jad-2011-091402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4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bottom w:val="single" w:sz="12" w:space="0" w:color="auto"/>
            </w:tcBorders>
          </w:tcPr>
          <w:p w14:paraId="1A03BF94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pidemiological neuropathology</w:t>
            </w:r>
          </w:p>
        </w:tc>
        <w:tc>
          <w:tcPr>
            <w:tcW w:w="1630" w:type="dxa"/>
            <w:tcBorders>
              <w:bottom w:val="single" w:sz="12" w:space="0" w:color="auto"/>
            </w:tcBorders>
          </w:tcPr>
          <w:p w14:paraId="1CD9485D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bottom w:val="single" w:sz="12" w:space="0" w:color="auto"/>
            </w:tcBorders>
          </w:tcPr>
          <w:p w14:paraId="56B9E915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bottom w:val="single" w:sz="12" w:space="0" w:color="auto"/>
            </w:tcBorders>
          </w:tcPr>
          <w:p w14:paraId="352FA78A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  <w:tcBorders>
              <w:bottom w:val="single" w:sz="12" w:space="0" w:color="auto"/>
            </w:tcBorders>
          </w:tcPr>
          <w:p w14:paraId="003B3BF8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7</w:t>
            </w:r>
          </w:p>
        </w:tc>
      </w:tr>
      <w:tr w:rsidR="003866B7" w:rsidRPr="00A628C5" w14:paraId="69F5CC6E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EBA0A42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2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2286941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35AD64D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Brayne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CcmF5bmU8L0F1dGhvcj48WWVhcj4yMDA5PC9ZZWFyPjxS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CcmF5bmU8L0F1dGhvcj48WWVhcj4yMDA5PC9ZZWFyPjxS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Pr="00A628C5">
              <w:rPr>
                <w:rFonts w:ascii="Calibri" w:eastAsia="Calibri" w:hAnsi="Calibri" w:cs="Times New Roman"/>
                <w:noProof/>
              </w:rPr>
              <w:t>[5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EDC3331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Neuropathological correlates of dementia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0A4DC4E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FA47FC4" w14:textId="77777777" w:rsidR="003866B7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4C65D77" w14:textId="77777777" w:rsidR="003866B7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8FC8136" w14:textId="77777777" w:rsidR="003866B7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5</w:t>
            </w:r>
          </w:p>
        </w:tc>
      </w:tr>
      <w:tr w:rsidR="003866B7" w:rsidRPr="00A628C5" w14:paraId="59520AF8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</w:tcPr>
          <w:p w14:paraId="15B093AC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2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</w:tcPr>
          <w:p w14:paraId="321DDCB1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</w:tcPr>
          <w:p w14:paraId="3EA83669" w14:textId="77777777" w:rsidR="003866B7" w:rsidRPr="00A628C5" w:rsidRDefault="003866B7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Perales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QZXJhbGVzPC9BdXRob3I+PFllYXI+MjAxNDwvWWVhcj48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QZXJhbGVzPC9BdXRob3I+PFllYXI+MjAxNDwvWWVhcj48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6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</w:tcPr>
          <w:p w14:paraId="563C3841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Health related quality of life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</w:tcPr>
          <w:p w14:paraId="5F46F4D8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hort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</w:tcPr>
          <w:p w14:paraId="402BFD80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</w:tcPr>
          <w:p w14:paraId="72A8FB14" w14:textId="77777777" w:rsidR="003866B7" w:rsidRPr="00A628C5" w:rsidRDefault="003866B7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</w:tcPr>
          <w:p w14:paraId="57B51777" w14:textId="77777777" w:rsidR="003866B7" w:rsidRPr="00A628C5" w:rsidRDefault="003866B7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E000F4" w:rsidRPr="00A628C5" w14:paraId="345C5C8A" w14:textId="77777777" w:rsidTr="003866B7">
        <w:trPr>
          <w:trHeight w:val="240"/>
        </w:trPr>
        <w:tc>
          <w:tcPr>
            <w:tcW w:w="89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3B7BA4A9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3</w:t>
            </w:r>
          </w:p>
        </w:tc>
        <w:tc>
          <w:tcPr>
            <w:tcW w:w="1378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1168B5B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790F4062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Clarke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DbGFya2U8L0F1dGhvcj48WWVhcj4xOTk2PC9ZZWFyPjxS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DbGFya2U8L0F1dGhvcj48WWVhcj4xOTk2PC9ZZWFyPjxS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7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5925DDD2" w14:textId="77777777" w:rsidR="00E000F4" w:rsidRPr="00A628C5" w:rsidRDefault="00E000F4" w:rsidP="00427F79">
            <w:pPr>
              <w:rPr>
                <w:rFonts w:eastAsia="Calibri" w:cs="Times New Roman"/>
                <w:sz w:val="24"/>
                <w:szCs w:val="24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Dementia incidence</w:t>
            </w:r>
          </w:p>
        </w:tc>
        <w:tc>
          <w:tcPr>
            <w:tcW w:w="163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1CBBA2A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655A85BA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5CC913D9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, hospital case notes</w:t>
            </w:r>
          </w:p>
        </w:tc>
        <w:tc>
          <w:tcPr>
            <w:tcW w:w="1194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290B5F86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4</w:t>
            </w:r>
          </w:p>
        </w:tc>
      </w:tr>
      <w:tr w:rsidR="00E000F4" w:rsidRPr="00A628C5" w14:paraId="79FE7F64" w14:textId="77777777" w:rsidTr="003866B7">
        <w:trPr>
          <w:trHeight w:val="240"/>
        </w:trPr>
        <w:tc>
          <w:tcPr>
            <w:tcW w:w="890" w:type="dxa"/>
            <w:tcBorders>
              <w:top w:val="single" w:sz="12" w:space="0" w:color="auto"/>
            </w:tcBorders>
          </w:tcPr>
          <w:p w14:paraId="5656F13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lastRenderedPageBreak/>
              <w:t>3</w:t>
            </w:r>
          </w:p>
        </w:tc>
        <w:tc>
          <w:tcPr>
            <w:tcW w:w="1378" w:type="dxa"/>
            <w:tcBorders>
              <w:top w:val="single" w:sz="12" w:space="0" w:color="auto"/>
            </w:tcBorders>
          </w:tcPr>
          <w:p w14:paraId="60700DEA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</w:tcBorders>
          </w:tcPr>
          <w:p w14:paraId="45D2A26C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Morga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Nb3JnYW48L0F1dGhvcj48WWVhcj4xOTkyPC9ZZWFyPjxS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Nb3JnYW48L0F1dGhvcj48WWVhcj4xOTkyPC9ZZWFyPjxS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8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</w:tcBorders>
          </w:tcPr>
          <w:p w14:paraId="3CADEFF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idence of dementia</w:t>
            </w:r>
          </w:p>
        </w:tc>
        <w:tc>
          <w:tcPr>
            <w:tcW w:w="1630" w:type="dxa"/>
            <w:tcBorders>
              <w:top w:val="single" w:sz="12" w:space="0" w:color="auto"/>
            </w:tcBorders>
          </w:tcPr>
          <w:p w14:paraId="77DB8B5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</w:tcBorders>
          </w:tcPr>
          <w:p w14:paraId="3C7D02FD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</w:tcBorders>
          </w:tcPr>
          <w:p w14:paraId="22E865E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, hospital case notes</w:t>
            </w:r>
          </w:p>
        </w:tc>
        <w:tc>
          <w:tcPr>
            <w:tcW w:w="1194" w:type="dxa"/>
            <w:tcBorders>
              <w:top w:val="single" w:sz="12" w:space="0" w:color="auto"/>
            </w:tcBorders>
          </w:tcPr>
          <w:p w14:paraId="489AE98C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E000F4" w:rsidRPr="00A628C5" w14:paraId="6EF3170E" w14:textId="77777777" w:rsidTr="003866B7">
        <w:trPr>
          <w:trHeight w:val="227"/>
        </w:trPr>
        <w:tc>
          <w:tcPr>
            <w:tcW w:w="890" w:type="dxa"/>
          </w:tcPr>
          <w:p w14:paraId="336A0FDF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3</w:t>
            </w:r>
          </w:p>
        </w:tc>
        <w:tc>
          <w:tcPr>
            <w:tcW w:w="1378" w:type="dxa"/>
          </w:tcPr>
          <w:p w14:paraId="06EFB14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</w:tcPr>
          <w:p w14:paraId="34700340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Morga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Nb3JnYW48L0F1dGhvcj48WWVhcj4xOTkzPC9ZZWFyPjxS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Nb3JnYW48L0F1dGhvcj48WWVhcj4xOTkzPC9ZZWFyPjxS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9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</w:tcPr>
          <w:p w14:paraId="483972A9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idence of dementia</w:t>
            </w:r>
          </w:p>
        </w:tc>
        <w:tc>
          <w:tcPr>
            <w:tcW w:w="1630" w:type="dxa"/>
          </w:tcPr>
          <w:p w14:paraId="5EF0910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</w:tcPr>
          <w:p w14:paraId="4DF81534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</w:tcPr>
          <w:p w14:paraId="4152420F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, hospital case notes</w:t>
            </w:r>
          </w:p>
        </w:tc>
        <w:tc>
          <w:tcPr>
            <w:tcW w:w="1194" w:type="dxa"/>
          </w:tcPr>
          <w:p w14:paraId="0BBD0EF2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E000F4" w:rsidRPr="00A628C5" w14:paraId="11A91B3D" w14:textId="77777777" w:rsidTr="003866B7">
        <w:trPr>
          <w:trHeight w:val="240"/>
        </w:trPr>
        <w:tc>
          <w:tcPr>
            <w:tcW w:w="890" w:type="dxa"/>
            <w:tcBorders>
              <w:bottom w:val="single" w:sz="12" w:space="0" w:color="auto"/>
            </w:tcBorders>
          </w:tcPr>
          <w:p w14:paraId="7EC8565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3</w:t>
            </w:r>
          </w:p>
        </w:tc>
        <w:tc>
          <w:tcPr>
            <w:tcW w:w="1378" w:type="dxa"/>
            <w:tcBorders>
              <w:bottom w:val="single" w:sz="12" w:space="0" w:color="auto"/>
            </w:tcBorders>
          </w:tcPr>
          <w:p w14:paraId="66A4405C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bottom w:val="single" w:sz="12" w:space="0" w:color="auto"/>
            </w:tcBorders>
          </w:tcPr>
          <w:p w14:paraId="4645E8A8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Morgan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Morgan&lt;/Author&gt;&lt;Year&gt;1994&lt;/Year&gt;&lt;RecNum&gt;2223&lt;/RecNum&gt;&lt;DisplayText&gt;[10]&lt;/DisplayText&gt;&lt;record&gt;&lt;rec-number&gt;2223&lt;/rec-number&gt;&lt;foreign-keys&gt;&lt;key app="EN" db-id="2vzztaaz902prrefe2555ee2txtrvxxd5fwv" timestamp="1453128793"&gt;2223&lt;/key&gt;&lt;/foreign-keys&gt;&lt;ref-type name="Journal Article"&gt;17&lt;/ref-type&gt;&lt;contributors&gt;&lt;authors&gt;&lt;author&gt;Morgan, K.&lt;/author&gt;&lt;author&gt;Lilley, J. M.&lt;/author&gt;&lt;/authors&gt;&lt;/contributors&gt;&lt;titles&gt;&lt;title&gt;RISK-FACTORS AMONG INCIDENT CASES OF DEMENTIA IN A REPRESENTATIVE BRITISH SAMPLE&lt;/title&gt;&lt;secondary-title&gt;International Journal of Geriatric Psychiatry&lt;/secondary-title&gt;&lt;/titles&gt;&lt;periodical&gt;&lt;full-title&gt;International Journal of Geriatric Psychiatry&lt;/full-title&gt;&lt;/periodical&gt;&lt;pages&gt;11-15&lt;/pages&gt;&lt;volume&gt;9&lt;/volume&gt;&lt;number&gt;1&lt;/number&gt;&lt;dates&gt;&lt;year&gt;1994&lt;/year&gt;&lt;pub-dates&gt;&lt;date&gt;Jan&lt;/date&gt;&lt;/pub-dates&gt;&lt;/dates&gt;&lt;isbn&gt;0885-6230&lt;/isbn&gt;&lt;accession-num&gt;WOS:A1994MT41600003&lt;/accession-num&gt;&lt;urls&gt;&lt;related-urls&gt;&lt;url&gt;&amp;lt;Go to ISI&amp;gt;://WOS:A1994MT41600003&lt;/url&gt;&lt;/related-urls&gt;&lt;/urls&gt;&lt;electronic-resource-num&gt;10.1002/gps.930090104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0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bottom w:val="single" w:sz="12" w:space="0" w:color="auto"/>
            </w:tcBorders>
          </w:tcPr>
          <w:p w14:paraId="02FB49B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Risk factors for incident dementia</w:t>
            </w:r>
          </w:p>
        </w:tc>
        <w:tc>
          <w:tcPr>
            <w:tcW w:w="1630" w:type="dxa"/>
            <w:tcBorders>
              <w:bottom w:val="single" w:sz="12" w:space="0" w:color="auto"/>
            </w:tcBorders>
          </w:tcPr>
          <w:p w14:paraId="7D473B9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bottom w:val="single" w:sz="12" w:space="0" w:color="auto"/>
            </w:tcBorders>
          </w:tcPr>
          <w:p w14:paraId="30C69283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bottom w:val="single" w:sz="12" w:space="0" w:color="auto"/>
            </w:tcBorders>
          </w:tcPr>
          <w:p w14:paraId="4CEF770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es, hospital case notes</w:t>
            </w:r>
          </w:p>
        </w:tc>
        <w:tc>
          <w:tcPr>
            <w:tcW w:w="1194" w:type="dxa"/>
            <w:tcBorders>
              <w:bottom w:val="single" w:sz="12" w:space="0" w:color="auto"/>
            </w:tcBorders>
          </w:tcPr>
          <w:p w14:paraId="19B6B777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2</w:t>
            </w:r>
          </w:p>
        </w:tc>
      </w:tr>
      <w:tr w:rsidR="00E000F4" w:rsidRPr="00A628C5" w14:paraId="60F86955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F869FD2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4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AADF8A9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F2915CE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Imfeld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Imfeld&lt;/Author&gt;&lt;Year&gt;2013&lt;/Year&gt;&lt;RecNum&gt;1492&lt;/RecNum&gt;&lt;DisplayText&gt;[11]&lt;/DisplayText&gt;&lt;record&gt;&lt;rec-number&gt;1492&lt;/rec-number&gt;&lt;foreign-keys&gt;&lt;key app="EN" db-id="2vzztaaz902prrefe2555ee2txtrvxxd5fwv" timestamp="1453128791"&gt;1492&lt;/key&gt;&lt;/foreign-keys&gt;&lt;ref-type name="Journal Article"&gt;17&lt;/ref-type&gt;&lt;contributors&gt;&lt;authors&gt;&lt;author&gt;Imfeld, P.&lt;/author&gt;&lt;author&gt;Pernus, Y. B. B.&lt;/author&gt;&lt;author&gt;Jick, S. S.&lt;/author&gt;&lt;author&gt;Meier, C. R.&lt;/author&gt;&lt;/authors&gt;&lt;/contributors&gt;&lt;titles&gt;&lt;title&gt;Epidemiology, Co-Morbidities, and Medication Use of Patients with Alzheimer&amp;apos;s Disease or Vascular Dementia in the UK&lt;/title&gt;&lt;secondary-title&gt;Journal of Alzheimers Disease&lt;/secondary-title&gt;&lt;/titles&gt;&lt;periodical&gt;&lt;full-title&gt;Journal of Alzheimers Disease&lt;/full-title&gt;&lt;/periodical&gt;&lt;pages&gt;565-573&lt;/pages&gt;&lt;volume&gt;35&lt;/volume&gt;&lt;number&gt;3&lt;/number&gt;&lt;dates&gt;&lt;year&gt;2013&lt;/year&gt;&lt;/dates&gt;&lt;isbn&gt;1387-2877&lt;/isbn&gt;&lt;accession-num&gt;WOS:000318627800013&lt;/accession-num&gt;&lt;urls&gt;&lt;related-urls&gt;&lt;url&gt;&amp;lt;Go to ISI&amp;gt;://WOS:000318627800013&lt;/url&gt;&lt;/related-urls&gt;&lt;/urls&gt;&lt;electronic-resource-num&gt;10.3233/jad-121819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1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636525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Epidemiology, comorbidities and medication in AD &amp; VD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D016032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8D4256B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DAC701B" w14:textId="77777777" w:rsidR="00E000F4" w:rsidRPr="00A628C5" w:rsidRDefault="00E000F4" w:rsidP="00427F79">
            <w:pPr>
              <w:tabs>
                <w:tab w:val="center" w:pos="1271"/>
              </w:tabs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GPRD*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B55ADC6" w14:textId="77777777" w:rsidR="00E000F4" w:rsidRPr="00A628C5" w:rsidRDefault="00E000F4" w:rsidP="00427F79">
            <w:pPr>
              <w:tabs>
                <w:tab w:val="center" w:pos="1271"/>
              </w:tabs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9</w:t>
            </w:r>
          </w:p>
        </w:tc>
      </w:tr>
      <w:tr w:rsidR="00E000F4" w:rsidRPr="00A628C5" w14:paraId="42F311C5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</w:tcPr>
          <w:p w14:paraId="34EDCB01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4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</w:tcPr>
          <w:p w14:paraId="2191B92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</w:tcPr>
          <w:p w14:paraId="6E782A09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Imfeld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JbWZlbGQ8L0F1dGhvcj48WWVhcj4yMDEzPC9ZZWFyPjxS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JbWZlbGQ8L0F1dGhvcj48WWVhcj4yMDEzPC9ZZWFyPjxS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2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</w:tcPr>
          <w:p w14:paraId="12F18F9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Risk of stroke in AD or VD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</w:tcPr>
          <w:p w14:paraId="581D3731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hort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</w:tcPr>
          <w:p w14:paraId="73DB2F42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</w:tcPr>
          <w:p w14:paraId="3AB0FCB9" w14:textId="77777777" w:rsidR="00E000F4" w:rsidRPr="00A628C5" w:rsidRDefault="00E000F4" w:rsidP="00427F79">
            <w:pPr>
              <w:tabs>
                <w:tab w:val="center" w:pos="1271"/>
              </w:tabs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GPRD*</w:t>
            </w:r>
            <w:r w:rsidRPr="00A628C5">
              <w:rPr>
                <w:rFonts w:ascii="Calibri" w:eastAsia="Calibri" w:hAnsi="Calibri" w:cs="Times New Roman"/>
              </w:rPr>
              <w:tab/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</w:tcPr>
          <w:p w14:paraId="32DC27E4" w14:textId="77777777" w:rsidR="00E000F4" w:rsidRPr="00A628C5" w:rsidRDefault="00E000F4" w:rsidP="00427F79">
            <w:pPr>
              <w:tabs>
                <w:tab w:val="center" w:pos="1271"/>
              </w:tabs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</w:tr>
      <w:tr w:rsidR="00E000F4" w:rsidRPr="00A628C5" w14:paraId="001817A8" w14:textId="77777777" w:rsidTr="003866B7">
        <w:trPr>
          <w:trHeight w:val="227"/>
        </w:trPr>
        <w:tc>
          <w:tcPr>
            <w:tcW w:w="890" w:type="dxa"/>
            <w:tcBorders>
              <w:top w:val="single" w:sz="2" w:space="0" w:color="auto"/>
              <w:bottom w:val="single" w:sz="12" w:space="0" w:color="auto"/>
            </w:tcBorders>
          </w:tcPr>
          <w:p w14:paraId="01FD986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4</w:t>
            </w:r>
          </w:p>
        </w:tc>
        <w:tc>
          <w:tcPr>
            <w:tcW w:w="1378" w:type="dxa"/>
            <w:tcBorders>
              <w:top w:val="single" w:sz="2" w:space="0" w:color="auto"/>
              <w:bottom w:val="single" w:sz="12" w:space="0" w:color="auto"/>
            </w:tcBorders>
          </w:tcPr>
          <w:p w14:paraId="78CC2EC2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2" w:space="0" w:color="auto"/>
              <w:bottom w:val="single" w:sz="12" w:space="0" w:color="auto"/>
            </w:tcBorders>
          </w:tcPr>
          <w:p w14:paraId="4C2AC10A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Imfeld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JbWZlbGQ8L0F1dGhvcj48WWVhcj4yMDEzPC9ZZWFyPjxS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JbWZlbGQ8L0F1dGhvcj48WWVhcj4yMDEzPC9ZZWFyPjxS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3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2" w:space="0" w:color="auto"/>
              <w:bottom w:val="single" w:sz="12" w:space="0" w:color="auto"/>
            </w:tcBorders>
          </w:tcPr>
          <w:p w14:paraId="1F3C711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Seizures in AD or VD</w:t>
            </w:r>
          </w:p>
        </w:tc>
        <w:tc>
          <w:tcPr>
            <w:tcW w:w="1630" w:type="dxa"/>
            <w:tcBorders>
              <w:top w:val="single" w:sz="2" w:space="0" w:color="auto"/>
              <w:bottom w:val="single" w:sz="12" w:space="0" w:color="auto"/>
            </w:tcBorders>
          </w:tcPr>
          <w:p w14:paraId="6CCADAF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hort</w:t>
            </w:r>
          </w:p>
        </w:tc>
        <w:tc>
          <w:tcPr>
            <w:tcW w:w="1330" w:type="dxa"/>
            <w:tcBorders>
              <w:top w:val="single" w:sz="2" w:space="0" w:color="auto"/>
              <w:bottom w:val="single" w:sz="12" w:space="0" w:color="auto"/>
            </w:tcBorders>
          </w:tcPr>
          <w:p w14:paraId="3D3E1EC0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2" w:space="0" w:color="auto"/>
              <w:bottom w:val="single" w:sz="12" w:space="0" w:color="auto"/>
            </w:tcBorders>
          </w:tcPr>
          <w:p w14:paraId="132E8571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GPRD*</w:t>
            </w:r>
          </w:p>
        </w:tc>
        <w:tc>
          <w:tcPr>
            <w:tcW w:w="1194" w:type="dxa"/>
            <w:tcBorders>
              <w:top w:val="single" w:sz="2" w:space="0" w:color="auto"/>
              <w:bottom w:val="single" w:sz="12" w:space="0" w:color="auto"/>
            </w:tcBorders>
          </w:tcPr>
          <w:p w14:paraId="7AC203C8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</w:tr>
      <w:tr w:rsidR="00E000F4" w:rsidRPr="00A628C5" w14:paraId="3D254673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7502F38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5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A30511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AA4778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Newens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OZXdlbnM8L0F1dGhvcj48WWVhcj4xOTkzPC9ZZWFyPjxS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OZXdlbnM8L0F1dGhvcj48WWVhcj4xOTkzPC9ZZWFyPjxS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4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289BC5A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Ascertainment, incidence, prevalence &amp; survival in pre-senile AD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90B816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970AC9A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29A7BC5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lectronic hospital information systems (</w:t>
            </w:r>
            <w:r w:rsidRPr="00A628C5">
              <w:rPr>
                <w:rFonts w:ascii="Calibri" w:eastAsia="Calibri" w:hAnsi="Calibri" w:cs="Times New Roman"/>
                <w:vertAlign w:val="superscript"/>
              </w:rPr>
              <w:t>₸</w:t>
            </w:r>
            <w:r w:rsidRPr="00A628C5">
              <w:rPr>
                <w:rFonts w:ascii="Calibri" w:eastAsia="Calibri" w:hAnsi="Calibri" w:cs="Times New Roman"/>
              </w:rPr>
              <w:t>HAA, MHE, Körner), neuroradiology records, hospital case note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B8AF6A8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E000F4" w:rsidRPr="00A628C5" w14:paraId="0289744B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</w:tcPr>
          <w:p w14:paraId="5A0C853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5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</w:tcPr>
          <w:p w14:paraId="2D5E735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</w:tcPr>
          <w:p w14:paraId="1B7C39A3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Kay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LYXk8L0F1dGhvcj48WWVhcj4yMDAwPC9ZZWFyPjxSZWNO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LYXk8L0F1dGhvcj48WWVhcj4yMDAwPC9ZZWFyPjxSZWNO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5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</w:tcPr>
          <w:p w14:paraId="07BBD1F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Survival, place of death and death certification in pre-senile dementia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</w:tcPr>
          <w:p w14:paraId="4B71FF7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</w:tcPr>
          <w:p w14:paraId="6F615350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</w:tcPr>
          <w:p w14:paraId="03C605EC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lectronic hospital information systems (</w:t>
            </w:r>
            <w:r w:rsidRPr="00A628C5">
              <w:rPr>
                <w:rFonts w:ascii="Calibri" w:eastAsia="Calibri" w:hAnsi="Calibri" w:cs="Times New Roman"/>
                <w:vertAlign w:val="superscript"/>
              </w:rPr>
              <w:t>₸</w:t>
            </w:r>
            <w:r w:rsidRPr="00A628C5">
              <w:rPr>
                <w:rFonts w:ascii="Calibri" w:eastAsia="Calibri" w:hAnsi="Calibri" w:cs="Times New Roman"/>
              </w:rPr>
              <w:t>HAA, MHE, Körner), neuroradiology records, hospital case note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</w:tcPr>
          <w:p w14:paraId="5EDDEAE6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2</w:t>
            </w:r>
          </w:p>
        </w:tc>
      </w:tr>
      <w:tr w:rsidR="00E000F4" w:rsidRPr="00A628C5" w14:paraId="188C1F8E" w14:textId="77777777" w:rsidTr="003866B7">
        <w:trPr>
          <w:trHeight w:val="227"/>
        </w:trPr>
        <w:tc>
          <w:tcPr>
            <w:tcW w:w="890" w:type="dxa"/>
            <w:tcBorders>
              <w:top w:val="single" w:sz="2" w:space="0" w:color="auto"/>
              <w:bottom w:val="single" w:sz="12" w:space="0" w:color="auto"/>
            </w:tcBorders>
          </w:tcPr>
          <w:p w14:paraId="6E3F029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lastRenderedPageBreak/>
              <w:t>5</w:t>
            </w:r>
          </w:p>
        </w:tc>
        <w:tc>
          <w:tcPr>
            <w:tcW w:w="1378" w:type="dxa"/>
            <w:tcBorders>
              <w:top w:val="single" w:sz="2" w:space="0" w:color="auto"/>
              <w:bottom w:val="single" w:sz="12" w:space="0" w:color="auto"/>
            </w:tcBorders>
          </w:tcPr>
          <w:p w14:paraId="02532E2F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2" w:space="0" w:color="auto"/>
              <w:bottom w:val="single" w:sz="12" w:space="0" w:color="auto"/>
            </w:tcBorders>
          </w:tcPr>
          <w:p w14:paraId="4C1F64AA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Newens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OZXdlbnM8L0F1dGhvcj48WWVhcj4xOTkzPC9ZZWFyPjxS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OZXdlbnM8L0F1dGhvcj48WWVhcj4xOTkzPC9ZZWFyPjxS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6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2" w:space="0" w:color="auto"/>
              <w:bottom w:val="single" w:sz="12" w:space="0" w:color="auto"/>
            </w:tcBorders>
          </w:tcPr>
          <w:p w14:paraId="6B65B25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certification after a diagnosis of pre-senile dementia</w:t>
            </w:r>
          </w:p>
        </w:tc>
        <w:tc>
          <w:tcPr>
            <w:tcW w:w="1630" w:type="dxa"/>
            <w:tcBorders>
              <w:top w:val="single" w:sz="2" w:space="0" w:color="auto"/>
              <w:bottom w:val="single" w:sz="12" w:space="0" w:color="auto"/>
            </w:tcBorders>
          </w:tcPr>
          <w:p w14:paraId="37768EC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hort</w:t>
            </w:r>
          </w:p>
        </w:tc>
        <w:tc>
          <w:tcPr>
            <w:tcW w:w="1330" w:type="dxa"/>
            <w:tcBorders>
              <w:top w:val="single" w:sz="2" w:space="0" w:color="auto"/>
              <w:bottom w:val="single" w:sz="12" w:space="0" w:color="auto"/>
            </w:tcBorders>
          </w:tcPr>
          <w:p w14:paraId="5A4FB7AA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2" w:space="0" w:color="auto"/>
              <w:bottom w:val="single" w:sz="12" w:space="0" w:color="auto"/>
            </w:tcBorders>
          </w:tcPr>
          <w:p w14:paraId="3F45D305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lectronic hospital information systems (</w:t>
            </w:r>
            <w:r w:rsidRPr="00A628C5">
              <w:rPr>
                <w:rFonts w:ascii="Calibri" w:eastAsia="Calibri" w:hAnsi="Calibri" w:cs="Times New Roman"/>
                <w:vertAlign w:val="superscript"/>
              </w:rPr>
              <w:t>₸</w:t>
            </w:r>
            <w:r w:rsidRPr="00A628C5">
              <w:rPr>
                <w:rFonts w:ascii="Calibri" w:eastAsia="Calibri" w:hAnsi="Calibri" w:cs="Times New Roman"/>
              </w:rPr>
              <w:t>HAA, MHE, Körner), neuroradiology records, case notes</w:t>
            </w:r>
          </w:p>
        </w:tc>
        <w:tc>
          <w:tcPr>
            <w:tcW w:w="1194" w:type="dxa"/>
            <w:tcBorders>
              <w:top w:val="single" w:sz="2" w:space="0" w:color="auto"/>
              <w:bottom w:val="single" w:sz="12" w:space="0" w:color="auto"/>
            </w:tcBorders>
          </w:tcPr>
          <w:p w14:paraId="74BD2D9F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</w:tr>
      <w:tr w:rsidR="00E000F4" w:rsidRPr="00A628C5" w14:paraId="796FF82E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2A3488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6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D232B61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9440022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Keena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LZWVuYW48L0F1dGhvcj48WWVhcj4yMDE1PC9ZZWFyPjxS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LZWVuYW48L0F1dGhvcj48WWVhcj4yMDE1PC9ZZWFyPjxS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7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0C5CE4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Glaucoma and AD/ VD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F88316C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Both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6DCC0B9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DDA2D6F" w14:textId="77777777" w:rsidR="00E000F4" w:rsidRPr="00A628C5" w:rsidRDefault="00E000F4" w:rsidP="00427F79">
            <w:pPr>
              <w:rPr>
                <w:rFonts w:eastAsia="Calibri" w:cs="Times New Roman"/>
                <w:sz w:val="24"/>
                <w:szCs w:val="24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Hospital Episode Statistic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60DC5F4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5</w:t>
            </w:r>
          </w:p>
        </w:tc>
      </w:tr>
      <w:tr w:rsidR="00E000F4" w:rsidRPr="00A628C5" w14:paraId="41CAE28D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</w:tcPr>
          <w:p w14:paraId="5790F50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6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</w:tcPr>
          <w:p w14:paraId="6F159C68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</w:tcPr>
          <w:p w14:paraId="2B1E33D3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Keenan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Keenan&lt;/Author&gt;&lt;Year&gt;2014&lt;/Year&gt;&lt;RecNum&gt;1624&lt;/RecNum&gt;&lt;DisplayText&gt;[18]&lt;/DisplayText&gt;&lt;record&gt;&lt;rec-number&gt;1624&lt;/rec-number&gt;&lt;foreign-keys&gt;&lt;key app="EN" db-id="2vzztaaz902prrefe2555ee2txtrvxxd5fwv" timestamp="1453128791"&gt;1624&lt;/key&gt;&lt;/foreign-keys&gt;&lt;ref-type name="Journal Article"&gt;17&lt;/ref-type&gt;&lt;contributors&gt;&lt;authors&gt;&lt;author&gt;Keenan, T. D. L.&lt;/author&gt;&lt;author&gt;Goldacre, R.&lt;/author&gt;&lt;author&gt;Goldacre, M. J.&lt;/author&gt;&lt;/authors&gt;&lt;/contributors&gt;&lt;titles&gt;&lt;title&gt;Associations Between Age-Related Macular Degeneration, Alzheimer Disease, and Dementia: Record Linkage Study of Hospital Admissions&lt;/title&gt;&lt;secondary-title&gt;Jama Ophthalmology&lt;/secondary-title&gt;&lt;/titles&gt;&lt;periodical&gt;&lt;full-title&gt;Jama Ophthalmology&lt;/full-title&gt;&lt;/periodical&gt;&lt;pages&gt;63-68&lt;/pages&gt;&lt;volume&gt;132&lt;/volume&gt;&lt;number&gt;1&lt;/number&gt;&lt;dates&gt;&lt;year&gt;2014&lt;/year&gt;&lt;pub-dates&gt;&lt;date&gt;Jan&lt;/date&gt;&lt;/pub-dates&gt;&lt;/dates&gt;&lt;isbn&gt;2168-6165&lt;/isbn&gt;&lt;accession-num&gt;WOS:000329852300010&lt;/accession-num&gt;&lt;urls&gt;&lt;related-urls&gt;&lt;url&gt;&amp;lt;Go to ISI&amp;gt;://WOS:000329852300010&lt;/url&gt;&lt;/related-urls&gt;&lt;/urls&gt;&lt;electronic-resource-num&gt;10.1001/jamaophthalmol.2013.5696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18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</w:tcPr>
          <w:p w14:paraId="40B6EAD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Macular degeneration, AD and dementia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</w:tcPr>
          <w:p w14:paraId="445AFA2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Both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</w:tcPr>
          <w:p w14:paraId="713B02FA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</w:tcPr>
          <w:p w14:paraId="7FEE3118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Hospital Episode Statistic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</w:tcPr>
          <w:p w14:paraId="6FDE64B8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4</w:t>
            </w:r>
          </w:p>
        </w:tc>
      </w:tr>
      <w:tr w:rsidR="00E000F4" w:rsidRPr="00A628C5" w14:paraId="4C52D8C6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F6210DE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7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02DDFB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AECBC8F" w14:textId="77777777" w:rsidR="00E000F4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Wotto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Xb3R0b248L0F1dGhvcj48WWVhcj4yMDE0PC9ZZWFyPjxS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Xb3R0b248L0F1dGhvcj48WWVhcj4yMDE0PC9ZZWFyPjxS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Pr="00A628C5">
              <w:rPr>
                <w:rFonts w:ascii="Calibri" w:eastAsia="Calibri" w:hAnsi="Calibri" w:cs="Times New Roman"/>
                <w:noProof/>
              </w:rPr>
              <w:t>[19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70A998E" w14:textId="77777777" w:rsidR="00E000F4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Obesity and subsequent dementia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B1D418" w14:textId="77777777" w:rsidR="00E000F4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D229221" w14:textId="77777777" w:rsidR="00E000F4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24CEE1B" w14:textId="77777777" w:rsidR="00E000F4" w:rsidRPr="00A628C5" w:rsidRDefault="00B1418B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Hospital Episode Statistics linked with death record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C574DDC" w14:textId="77777777" w:rsidR="00E000F4" w:rsidRPr="00A628C5" w:rsidRDefault="00B1418B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4</w:t>
            </w:r>
          </w:p>
        </w:tc>
      </w:tr>
      <w:tr w:rsidR="00E000F4" w:rsidRPr="00A628C5" w14:paraId="001E7ACC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2" w:space="0" w:color="auto"/>
            </w:tcBorders>
          </w:tcPr>
          <w:p w14:paraId="2152F45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7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2" w:space="0" w:color="auto"/>
            </w:tcBorders>
          </w:tcPr>
          <w:p w14:paraId="0674108A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2" w:space="0" w:color="auto"/>
            </w:tcBorders>
          </w:tcPr>
          <w:p w14:paraId="2DAB1F54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proofErr w:type="spellStart"/>
            <w:r w:rsidRPr="00A628C5">
              <w:rPr>
                <w:rFonts w:ascii="Calibri" w:eastAsia="Calibri" w:hAnsi="Calibri" w:cs="Times New Roman"/>
              </w:rPr>
              <w:t>Goldacre</w:t>
            </w:r>
            <w:proofErr w:type="spellEnd"/>
            <w:r w:rsidRPr="00A628C5">
              <w:rPr>
                <w:rFonts w:ascii="Calibri" w:eastAsia="Calibri" w:hAnsi="Calibri" w:cs="Times New Roman"/>
              </w:rPr>
              <w:t xml:space="preserve">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Hb2xkYWNyZTwvQXV0aG9yPjxZZWFyPjIwMTU8L1llYXI+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B1418B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Hb2xkYWNyZTwvQXV0aG9yPjxZZWFyPjIwMTU8L1llYXI+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B1418B" w:rsidRPr="00A628C5">
              <w:rPr>
                <w:rFonts w:ascii="Calibri" w:eastAsia="Calibri" w:hAnsi="Calibri" w:cs="Times New Roman"/>
              </w:rPr>
            </w:r>
            <w:r w:rsidR="00B1418B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20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2" w:space="0" w:color="auto"/>
            </w:tcBorders>
          </w:tcPr>
          <w:p w14:paraId="18DD9EE7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ataract surgery and dementia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2" w:space="0" w:color="auto"/>
            </w:tcBorders>
          </w:tcPr>
          <w:p w14:paraId="0925BF0A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ohort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2" w:space="0" w:color="auto"/>
            </w:tcBorders>
          </w:tcPr>
          <w:p w14:paraId="081EA22D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2" w:space="0" w:color="auto"/>
            </w:tcBorders>
          </w:tcPr>
          <w:p w14:paraId="1A404D0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Hospital Episodes Statistics linked with mortality record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2" w:space="0" w:color="auto"/>
            </w:tcBorders>
          </w:tcPr>
          <w:p w14:paraId="2FD7AD42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</w:tr>
      <w:tr w:rsidR="00E000F4" w:rsidRPr="00A628C5" w14:paraId="7126D5A4" w14:textId="77777777" w:rsidTr="003866B7">
        <w:trPr>
          <w:trHeight w:val="227"/>
        </w:trPr>
        <w:tc>
          <w:tcPr>
            <w:tcW w:w="890" w:type="dxa"/>
            <w:tcBorders>
              <w:top w:val="single" w:sz="2" w:space="0" w:color="auto"/>
              <w:bottom w:val="single" w:sz="12" w:space="0" w:color="auto"/>
            </w:tcBorders>
          </w:tcPr>
          <w:p w14:paraId="2C5991F8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7</w:t>
            </w:r>
          </w:p>
        </w:tc>
        <w:tc>
          <w:tcPr>
            <w:tcW w:w="1378" w:type="dxa"/>
            <w:tcBorders>
              <w:top w:val="single" w:sz="2" w:space="0" w:color="auto"/>
              <w:bottom w:val="single" w:sz="12" w:space="0" w:color="auto"/>
            </w:tcBorders>
          </w:tcPr>
          <w:p w14:paraId="034190DE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2" w:space="0" w:color="auto"/>
              <w:bottom w:val="single" w:sz="12" w:space="0" w:color="auto"/>
            </w:tcBorders>
          </w:tcPr>
          <w:p w14:paraId="055F583D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proofErr w:type="spellStart"/>
            <w:r w:rsidRPr="00A628C5">
              <w:rPr>
                <w:rFonts w:ascii="Calibri" w:eastAsia="Calibri" w:hAnsi="Calibri" w:cs="Times New Roman"/>
              </w:rPr>
              <w:t>Smolina</w:t>
            </w:r>
            <w:proofErr w:type="spellEnd"/>
            <w:r w:rsidRPr="00A628C5">
              <w:rPr>
                <w:rFonts w:ascii="Calibri" w:eastAsia="Calibri" w:hAnsi="Calibri" w:cs="Times New Roman"/>
              </w:rPr>
              <w:t xml:space="preserve"> et al. </w:t>
            </w:r>
            <w:r w:rsidRPr="00A628C5">
              <w:rPr>
                <w:rFonts w:ascii="Calibri" w:eastAsia="Calibri" w:hAnsi="Calibri" w:cs="Times New Roman"/>
              </w:rPr>
              <w:fldChar w:fldCharType="begin"/>
            </w:r>
            <w:r w:rsidR="00B1418B" w:rsidRPr="00A628C5">
              <w:rPr>
                <w:rFonts w:ascii="Calibri" w:eastAsia="Calibri" w:hAnsi="Calibri" w:cs="Times New Roman"/>
              </w:rPr>
              <w:instrText xml:space="preserve"> ADDIN EN.CITE &lt;EndNote&gt;&lt;Cite&gt;&lt;Author&gt;Smolina&lt;/Author&gt;&lt;Year&gt;2015&lt;/Year&gt;&lt;RecNum&gt;3027&lt;/RecNum&gt;&lt;DisplayText&gt;[21]&lt;/DisplayText&gt;&lt;record&gt;&lt;rec-number&gt;3027&lt;/rec-number&gt;&lt;foreign-keys&gt;&lt;key app="EN" db-id="2vzztaaz902prrefe2555ee2txtrvxxd5fwv" timestamp="1453128794"&gt;3027&lt;/key&gt;&lt;/foreign-keys&gt;&lt;ref-type name="Journal Article"&gt;17&lt;/ref-type&gt;&lt;contributors&gt;&lt;authors&gt;&lt;author&gt;Smolina, K.&lt;/author&gt;&lt;author&gt;Wotton, C. J.&lt;/author&gt;&lt;author&gt;Goldacre, M. J.&lt;/author&gt;&lt;/authors&gt;&lt;/contributors&gt;&lt;titles&gt;&lt;title&gt;Risk of dementia in patients hospitalised with type 1 and type 2 diabetes in England, 1998-2011: a retrospective national record linkage cohort study&lt;/title&gt;&lt;secondary-title&gt;Diabetologia&lt;/secondary-title&gt;&lt;/titles&gt;&lt;periodical&gt;&lt;full-title&gt;Diabetologia&lt;/full-title&gt;&lt;/periodical&gt;&lt;pages&gt;942-950&lt;/pages&gt;&lt;volume&gt;58&lt;/volume&gt;&lt;number&gt;5&lt;/number&gt;&lt;dates&gt;&lt;year&gt;2015&lt;/year&gt;&lt;pub-dates&gt;&lt;date&gt;May&lt;/date&gt;&lt;/pub-dates&gt;&lt;/dates&gt;&lt;isbn&gt;0012-186X&lt;/isbn&gt;&lt;accession-num&gt;WOS:000352644200010&lt;/accession-num&gt;&lt;urls&gt;&lt;related-urls&gt;&lt;url&gt;&amp;lt;Go to ISI&amp;gt;://WOS:000352644200010&lt;/url&gt;&lt;/related-urls&gt;&lt;/urls&gt;&lt;electronic-resource-num&gt;10.1007/s00125-015-3515-x&lt;/electronic-resource-num&gt;&lt;/record&gt;&lt;/Cite&gt;&lt;/EndNote&gt;</w:instrText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B1418B" w:rsidRPr="00A628C5">
              <w:rPr>
                <w:rFonts w:ascii="Calibri" w:eastAsia="Calibri" w:hAnsi="Calibri" w:cs="Times New Roman"/>
                <w:noProof/>
              </w:rPr>
              <w:t>[21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2" w:space="0" w:color="auto"/>
              <w:bottom w:val="single" w:sz="12" w:space="0" w:color="auto"/>
            </w:tcBorders>
          </w:tcPr>
          <w:p w14:paraId="35C8C97F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Risk of dementia in diabetes</w:t>
            </w:r>
          </w:p>
        </w:tc>
        <w:tc>
          <w:tcPr>
            <w:tcW w:w="1630" w:type="dxa"/>
            <w:tcBorders>
              <w:top w:val="single" w:sz="2" w:space="0" w:color="auto"/>
              <w:bottom w:val="single" w:sz="12" w:space="0" w:color="auto"/>
            </w:tcBorders>
          </w:tcPr>
          <w:p w14:paraId="72E6D37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2" w:space="0" w:color="auto"/>
              <w:bottom w:val="single" w:sz="12" w:space="0" w:color="auto"/>
            </w:tcBorders>
          </w:tcPr>
          <w:p w14:paraId="1C4C1C1C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2" w:space="0" w:color="auto"/>
              <w:bottom w:val="single" w:sz="12" w:space="0" w:color="auto"/>
            </w:tcBorders>
          </w:tcPr>
          <w:p w14:paraId="2EDF0C8E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Hospital Episode Statistics, linked to death records</w:t>
            </w:r>
          </w:p>
        </w:tc>
        <w:tc>
          <w:tcPr>
            <w:tcW w:w="1194" w:type="dxa"/>
            <w:tcBorders>
              <w:top w:val="single" w:sz="2" w:space="0" w:color="auto"/>
              <w:bottom w:val="single" w:sz="12" w:space="0" w:color="auto"/>
            </w:tcBorders>
          </w:tcPr>
          <w:p w14:paraId="3DF167C5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3</w:t>
            </w:r>
          </w:p>
        </w:tc>
      </w:tr>
      <w:tr w:rsidR="00E000F4" w:rsidRPr="00A628C5" w14:paraId="482766FB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9DEF60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9924C2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C7F6E1E" w14:textId="77777777" w:rsidR="00E000F4" w:rsidRPr="00A628C5" w:rsidRDefault="00172B11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Soraha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b3JhaGFuPC9BdXRob3I+PFllYXI+MjAwNzwvWWVhcj48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b3JhaGFuPC9BdXRob3I+PFllYXI+MjAwNzwvWWVhcj48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</w:fldData>
              </w:fldChar>
            </w:r>
            <w:r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Pr="00A628C5">
              <w:rPr>
                <w:rFonts w:ascii="Calibri" w:eastAsia="Calibri" w:hAnsi="Calibri" w:cs="Times New Roman"/>
                <w:noProof/>
              </w:rPr>
              <w:t>[22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FB076E6" w14:textId="77777777" w:rsidR="00E000F4" w:rsidRPr="00A628C5" w:rsidRDefault="00172B11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eastAsia="Calibri" w:cs="Times New Roman"/>
                <w:sz w:val="24"/>
                <w:szCs w:val="24"/>
              </w:rPr>
              <w:t>AD, MND and PD in magnetic field exposure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FCE3516" w14:textId="77777777" w:rsidR="00E000F4" w:rsidRPr="00A628C5" w:rsidRDefault="00172B11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4D77D89" w14:textId="77777777" w:rsidR="00E000F4" w:rsidRPr="00A628C5" w:rsidRDefault="00172B11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9F7C403" w14:textId="77777777" w:rsidR="00E000F4" w:rsidRPr="00A628C5" w:rsidRDefault="00172B11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record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1279FB9" w14:textId="77777777" w:rsidR="00E000F4" w:rsidRPr="00A628C5" w:rsidRDefault="00172B11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2</w:t>
            </w:r>
          </w:p>
        </w:tc>
      </w:tr>
      <w:tr w:rsidR="00E000F4" w:rsidRPr="00A628C5" w14:paraId="423F65DE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auto"/>
            </w:tcBorders>
          </w:tcPr>
          <w:p w14:paraId="2AA67ECE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8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auto"/>
            </w:tcBorders>
          </w:tcPr>
          <w:p w14:paraId="505B739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auto"/>
            </w:tcBorders>
          </w:tcPr>
          <w:p w14:paraId="5F6E17A8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Sorahan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b3JhaGFuPC9BdXRob3I+PFllYXI+MjAxNDwvWWVhcj48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=
</w:fldData>
              </w:fldChar>
            </w:r>
            <w:r w:rsidR="00172B11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172B11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b3JhaGFuPC9BdXRob3I+PFllYXI+MjAxNDwvWWVhcj48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=
</w:fldData>
              </w:fldChar>
            </w:r>
            <w:r w:rsidR="00172B11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172B11" w:rsidRPr="00A628C5">
              <w:rPr>
                <w:rFonts w:ascii="Calibri" w:eastAsia="Calibri" w:hAnsi="Calibri" w:cs="Times New Roman"/>
              </w:rPr>
            </w:r>
            <w:r w:rsidR="00172B11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172B11" w:rsidRPr="00A628C5">
              <w:rPr>
                <w:rFonts w:ascii="Calibri" w:eastAsia="Calibri" w:hAnsi="Calibri" w:cs="Times New Roman"/>
                <w:noProof/>
              </w:rPr>
              <w:t>[23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auto"/>
            </w:tcBorders>
          </w:tcPr>
          <w:p w14:paraId="1D8E83E4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Neurodegenerative disease and magnetic field exposure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auto"/>
            </w:tcBorders>
          </w:tcPr>
          <w:p w14:paraId="7F667EF7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auto"/>
            </w:tcBorders>
          </w:tcPr>
          <w:p w14:paraId="1A21D254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Full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auto"/>
            </w:tcBorders>
          </w:tcPr>
          <w:p w14:paraId="1E8E9917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Death record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auto"/>
            </w:tcBorders>
          </w:tcPr>
          <w:p w14:paraId="5F93C026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0</w:t>
            </w:r>
          </w:p>
        </w:tc>
      </w:tr>
      <w:tr w:rsidR="00E000F4" w:rsidRPr="00A628C5" w14:paraId="3FBDCB29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1533DD5A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9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01BF8829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In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2BD744C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7C76E68D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7877B90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2401A9CB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6EDB9467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000000"/>
            </w:tcBorders>
            <w:shd w:val="clear" w:color="auto" w:fill="F2F2F2" w:themeFill="background1" w:themeFillShade="F2"/>
          </w:tcPr>
          <w:p w14:paraId="78D93471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</w:p>
        </w:tc>
      </w:tr>
      <w:tr w:rsidR="00E000F4" w:rsidRPr="00A628C5" w14:paraId="6E94362D" w14:textId="77777777" w:rsidTr="003866B7">
        <w:trPr>
          <w:trHeight w:val="227"/>
        </w:trPr>
        <w:tc>
          <w:tcPr>
            <w:tcW w:w="890" w:type="dxa"/>
            <w:tcBorders>
              <w:top w:val="single" w:sz="12" w:space="0" w:color="auto"/>
              <w:bottom w:val="single" w:sz="12" w:space="0" w:color="000000"/>
            </w:tcBorders>
          </w:tcPr>
          <w:p w14:paraId="6F27C453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9</w:t>
            </w:r>
          </w:p>
        </w:tc>
        <w:tc>
          <w:tcPr>
            <w:tcW w:w="1378" w:type="dxa"/>
            <w:tcBorders>
              <w:top w:val="single" w:sz="12" w:space="0" w:color="auto"/>
              <w:bottom w:val="single" w:sz="12" w:space="0" w:color="000000"/>
            </w:tcBorders>
          </w:tcPr>
          <w:p w14:paraId="63A39B96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Excluded</w:t>
            </w:r>
          </w:p>
        </w:tc>
        <w:tc>
          <w:tcPr>
            <w:tcW w:w="2073" w:type="dxa"/>
            <w:tcBorders>
              <w:top w:val="single" w:sz="12" w:space="0" w:color="auto"/>
              <w:bottom w:val="single" w:sz="12" w:space="0" w:color="000000"/>
            </w:tcBorders>
          </w:tcPr>
          <w:p w14:paraId="1694B804" w14:textId="77777777" w:rsidR="00E000F4" w:rsidRPr="00A628C5" w:rsidRDefault="00E000F4" w:rsidP="00427F79">
            <w:pPr>
              <w:rPr>
                <w:rFonts w:ascii="Calibri" w:eastAsia="Calibri" w:hAnsi="Calibri" w:cs="Times New Roman"/>
                <w:vertAlign w:val="superscript"/>
              </w:rPr>
            </w:pPr>
            <w:r w:rsidRPr="00A628C5">
              <w:rPr>
                <w:rFonts w:ascii="Calibri" w:eastAsia="Calibri" w:hAnsi="Calibri" w:cs="Times New Roman"/>
              </w:rPr>
              <w:t xml:space="preserve">Staff et al. </w:t>
            </w:r>
            <w:r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dGFmZjwvQXV0aG9yPjxZZWFyPjIwMTA8L1llYXI+PFJl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</w:fldData>
              </w:fldChar>
            </w:r>
            <w:r w:rsidR="00172B11" w:rsidRPr="00A628C5">
              <w:rPr>
                <w:rFonts w:ascii="Calibri" w:eastAsia="Calibri" w:hAnsi="Calibri" w:cs="Times New Roman"/>
              </w:rPr>
              <w:instrText xml:space="preserve"> ADDIN EN.CITE </w:instrText>
            </w:r>
            <w:r w:rsidR="00172B11" w:rsidRPr="00A628C5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TdGFmZjwvQXV0aG9yPjxZZWFyPjIwMTA8L1llYXI+PFJl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</w:fldData>
              </w:fldChar>
            </w:r>
            <w:r w:rsidR="00172B11" w:rsidRPr="00A628C5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="00172B11" w:rsidRPr="00A628C5">
              <w:rPr>
                <w:rFonts w:ascii="Calibri" w:eastAsia="Calibri" w:hAnsi="Calibri" w:cs="Times New Roman"/>
              </w:rPr>
            </w:r>
            <w:r w:rsidR="00172B11" w:rsidRPr="00A628C5">
              <w:rPr>
                <w:rFonts w:ascii="Calibri" w:eastAsia="Calibri" w:hAnsi="Calibri" w:cs="Times New Roman"/>
              </w:rPr>
              <w:fldChar w:fldCharType="end"/>
            </w:r>
            <w:r w:rsidRPr="00A628C5">
              <w:rPr>
                <w:rFonts w:ascii="Calibri" w:eastAsia="Calibri" w:hAnsi="Calibri" w:cs="Times New Roman"/>
              </w:rPr>
            </w:r>
            <w:r w:rsidRPr="00A628C5">
              <w:rPr>
                <w:rFonts w:ascii="Calibri" w:eastAsia="Calibri" w:hAnsi="Calibri" w:cs="Times New Roman"/>
              </w:rPr>
              <w:fldChar w:fldCharType="separate"/>
            </w:r>
            <w:r w:rsidR="00172B11" w:rsidRPr="00A628C5">
              <w:rPr>
                <w:rFonts w:ascii="Calibri" w:eastAsia="Calibri" w:hAnsi="Calibri" w:cs="Times New Roman"/>
                <w:noProof/>
              </w:rPr>
              <w:t>[24]</w:t>
            </w:r>
            <w:r w:rsidRPr="00A628C5">
              <w:rPr>
                <w:rFonts w:ascii="Calibri" w:eastAsia="Calibri" w:hAnsi="Calibri" w:cs="Times New Roman"/>
              </w:rPr>
              <w:fldChar w:fldCharType="end"/>
            </w:r>
          </w:p>
        </w:tc>
        <w:tc>
          <w:tcPr>
            <w:tcW w:w="2585" w:type="dxa"/>
            <w:tcBorders>
              <w:top w:val="single" w:sz="12" w:space="0" w:color="auto"/>
              <w:bottom w:val="single" w:sz="12" w:space="0" w:color="000000"/>
            </w:tcBorders>
          </w:tcPr>
          <w:p w14:paraId="626421DB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Brain volume and survival</w:t>
            </w:r>
          </w:p>
        </w:tc>
        <w:tc>
          <w:tcPr>
            <w:tcW w:w="1630" w:type="dxa"/>
            <w:tcBorders>
              <w:top w:val="single" w:sz="12" w:space="0" w:color="auto"/>
              <w:bottom w:val="single" w:sz="12" w:space="0" w:color="000000"/>
            </w:tcBorders>
          </w:tcPr>
          <w:p w14:paraId="3673B57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Outcome</w:t>
            </w:r>
          </w:p>
        </w:tc>
        <w:tc>
          <w:tcPr>
            <w:tcW w:w="1330" w:type="dxa"/>
            <w:tcBorders>
              <w:top w:val="single" w:sz="12" w:space="0" w:color="auto"/>
              <w:bottom w:val="single" w:sz="12" w:space="0" w:color="000000"/>
            </w:tcBorders>
          </w:tcPr>
          <w:p w14:paraId="10044C3A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Part</w:t>
            </w:r>
          </w:p>
        </w:tc>
        <w:tc>
          <w:tcPr>
            <w:tcW w:w="2878" w:type="dxa"/>
            <w:tcBorders>
              <w:top w:val="single" w:sz="12" w:space="0" w:color="auto"/>
              <w:bottom w:val="single" w:sz="12" w:space="0" w:color="000000"/>
            </w:tcBorders>
          </w:tcPr>
          <w:p w14:paraId="0FED0BF0" w14:textId="77777777" w:rsidR="00E000F4" w:rsidRPr="00A628C5" w:rsidRDefault="00E000F4" w:rsidP="00427F79">
            <w:pPr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Case notes, imaging results</w:t>
            </w:r>
          </w:p>
        </w:tc>
        <w:tc>
          <w:tcPr>
            <w:tcW w:w="1194" w:type="dxa"/>
            <w:tcBorders>
              <w:top w:val="single" w:sz="12" w:space="0" w:color="auto"/>
              <w:bottom w:val="single" w:sz="12" w:space="0" w:color="000000"/>
            </w:tcBorders>
          </w:tcPr>
          <w:p w14:paraId="13EFB8E0" w14:textId="77777777" w:rsidR="00E000F4" w:rsidRPr="00A628C5" w:rsidRDefault="00E000F4" w:rsidP="00427F79">
            <w:pPr>
              <w:jc w:val="center"/>
              <w:rPr>
                <w:rFonts w:ascii="Calibri" w:eastAsia="Calibri" w:hAnsi="Calibri" w:cs="Times New Roman"/>
              </w:rPr>
            </w:pPr>
            <w:r w:rsidRPr="00A628C5">
              <w:rPr>
                <w:rFonts w:ascii="Calibri" w:eastAsia="Calibri" w:hAnsi="Calibri" w:cs="Times New Roman"/>
              </w:rPr>
              <w:t>15</w:t>
            </w:r>
          </w:p>
        </w:tc>
      </w:tr>
    </w:tbl>
    <w:p w14:paraId="46EF3D28" w14:textId="77777777" w:rsidR="00C145B4" w:rsidRPr="00A628C5" w:rsidRDefault="00C145B4" w:rsidP="00427F79">
      <w:pPr>
        <w:spacing w:after="160"/>
        <w:rPr>
          <w:i/>
        </w:rPr>
      </w:pPr>
      <w:r w:rsidRPr="00A628C5">
        <w:rPr>
          <w:i/>
          <w:vertAlign w:val="superscript"/>
        </w:rPr>
        <w:lastRenderedPageBreak/>
        <w:t>†</w:t>
      </w:r>
      <w:r w:rsidRPr="00A628C5">
        <w:rPr>
          <w:i/>
        </w:rPr>
        <w:t xml:space="preserve">: Was dementia ascertainment performed as the study outcome, or was dementia ascertainment performed in order to form a dementia cohort for which another outcome was determined. </w:t>
      </w:r>
    </w:p>
    <w:p w14:paraId="6309F515" w14:textId="77777777" w:rsidR="00C145B4" w:rsidRPr="00A628C5" w:rsidRDefault="00C145B4" w:rsidP="00427F79">
      <w:pPr>
        <w:spacing w:after="160"/>
        <w:rPr>
          <w:i/>
        </w:rPr>
      </w:pPr>
      <w:r w:rsidRPr="00A628C5">
        <w:rPr>
          <w:i/>
          <w:vertAlign w:val="superscript"/>
        </w:rPr>
        <w:t>₸</w:t>
      </w:r>
      <w:r w:rsidRPr="00A628C5">
        <w:rPr>
          <w:i/>
        </w:rPr>
        <w:t>HAA: Hospital Activity Analysis; MHE: Mental Health Enquiry system; Körner: Korner Episode Statstics (hospital information systems).</w:t>
      </w:r>
    </w:p>
    <w:p w14:paraId="100C0065" w14:textId="77777777" w:rsidR="00A14796" w:rsidRPr="00A628C5" w:rsidRDefault="00C145B4" w:rsidP="00427F79">
      <w:pPr>
        <w:tabs>
          <w:tab w:val="left" w:pos="6416"/>
          <w:tab w:val="center" w:pos="6979"/>
        </w:tabs>
        <w:rPr>
          <w:i/>
        </w:rPr>
      </w:pPr>
      <w:r w:rsidRPr="00A628C5">
        <w:rPr>
          <w:i/>
        </w:rPr>
        <w:t>*GPRD: General Practice Research Database</w:t>
      </w:r>
    </w:p>
    <w:p w14:paraId="3777ED65" w14:textId="77777777" w:rsidR="000C7783" w:rsidRPr="00A628C5" w:rsidRDefault="000C7783" w:rsidP="00C145B4">
      <w:pPr>
        <w:tabs>
          <w:tab w:val="left" w:pos="6416"/>
          <w:tab w:val="center" w:pos="6979"/>
        </w:tabs>
        <w:spacing w:line="480" w:lineRule="auto"/>
        <w:rPr>
          <w:i/>
        </w:rPr>
      </w:pPr>
    </w:p>
    <w:p w14:paraId="0EDB1935" w14:textId="77777777" w:rsidR="000C7783" w:rsidRPr="00A628C5" w:rsidRDefault="000C7783" w:rsidP="00C145B4">
      <w:pPr>
        <w:tabs>
          <w:tab w:val="left" w:pos="6416"/>
          <w:tab w:val="center" w:pos="6979"/>
        </w:tabs>
        <w:spacing w:line="480" w:lineRule="auto"/>
        <w:rPr>
          <w:i/>
        </w:rPr>
      </w:pPr>
    </w:p>
    <w:p w14:paraId="0662ADBF" w14:textId="77777777" w:rsidR="009E3C4A" w:rsidRPr="00A628C5" w:rsidRDefault="009E3C4A" w:rsidP="009E3C4A">
      <w:pPr>
        <w:tabs>
          <w:tab w:val="left" w:pos="6416"/>
          <w:tab w:val="center" w:pos="6979"/>
        </w:tabs>
        <w:spacing w:line="480" w:lineRule="auto"/>
        <w:jc w:val="center"/>
        <w:rPr>
          <w:b/>
          <w:u w:val="single"/>
        </w:rPr>
        <w:sectPr w:rsidR="009E3C4A" w:rsidRPr="00A628C5" w:rsidSect="0016276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2B0214D" w14:textId="77777777" w:rsidR="00A14796" w:rsidRPr="00A628C5" w:rsidRDefault="009E3C4A" w:rsidP="00A628C5">
      <w:pPr>
        <w:tabs>
          <w:tab w:val="left" w:pos="6416"/>
          <w:tab w:val="center" w:pos="6979"/>
        </w:tabs>
        <w:spacing w:line="480" w:lineRule="auto"/>
        <w:jc w:val="center"/>
        <w:outlineLvl w:val="0"/>
        <w:rPr>
          <w:b/>
          <w:u w:val="single"/>
        </w:rPr>
      </w:pPr>
      <w:r w:rsidRPr="00A628C5">
        <w:rPr>
          <w:b/>
          <w:u w:val="single"/>
        </w:rPr>
        <w:lastRenderedPageBreak/>
        <w:t>References</w:t>
      </w:r>
    </w:p>
    <w:p w14:paraId="09FA4132" w14:textId="77777777" w:rsidR="00172B11" w:rsidRPr="00A628C5" w:rsidRDefault="00A14796" w:rsidP="00172B11">
      <w:pPr>
        <w:pStyle w:val="EndNoteBibliography"/>
        <w:spacing w:after="0"/>
        <w:ind w:left="720" w:hanging="720"/>
      </w:pPr>
      <w:r w:rsidRPr="00A628C5">
        <w:rPr>
          <w:i/>
        </w:rPr>
        <w:fldChar w:fldCharType="begin"/>
      </w:r>
      <w:r w:rsidRPr="00A628C5">
        <w:rPr>
          <w:i/>
        </w:rPr>
        <w:instrText xml:space="preserve"> ADDIN EN.REFLIST </w:instrText>
      </w:r>
      <w:r w:rsidRPr="00A628C5">
        <w:rPr>
          <w:i/>
        </w:rPr>
        <w:fldChar w:fldCharType="separate"/>
      </w:r>
      <w:r w:rsidR="00172B11" w:rsidRPr="00A628C5">
        <w:t>1.</w:t>
      </w:r>
      <w:r w:rsidR="00172B11" w:rsidRPr="00A628C5">
        <w:tab/>
        <w:t xml:space="preserve">Brayne C, Gao L, Dewey M, Matthews FE, Medical Research Council Cognitive F, Ageing Study I: </w:t>
      </w:r>
      <w:r w:rsidR="00172B11" w:rsidRPr="00A628C5">
        <w:rPr>
          <w:b/>
        </w:rPr>
        <w:t>Dementia before death in ageing societies--the promise of prevention and the reality</w:t>
      </w:r>
      <w:r w:rsidR="00172B11" w:rsidRPr="00A628C5">
        <w:t xml:space="preserve">. </w:t>
      </w:r>
      <w:r w:rsidR="00172B11" w:rsidRPr="00A628C5">
        <w:rPr>
          <w:i/>
        </w:rPr>
        <w:t xml:space="preserve">PLoS Medicine / Public Library of Science </w:t>
      </w:r>
      <w:r w:rsidR="00172B11" w:rsidRPr="00A628C5">
        <w:t xml:space="preserve">2006, </w:t>
      </w:r>
      <w:r w:rsidR="00172B11" w:rsidRPr="00A628C5">
        <w:rPr>
          <w:b/>
        </w:rPr>
        <w:t>3</w:t>
      </w:r>
      <w:r w:rsidR="00172B11" w:rsidRPr="00A628C5">
        <w:t>(10):e397.</w:t>
      </w:r>
    </w:p>
    <w:p w14:paraId="60A3D3CF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2.</w:t>
      </w:r>
      <w:r w:rsidRPr="00A628C5">
        <w:tab/>
        <w:t xml:space="preserve">Nicoll JAR, Savva GM, Stewart J, Matthews FE, Brayne C, Ince P, Med Res Council Cognitive F: </w:t>
      </w:r>
      <w:r w:rsidRPr="00A628C5">
        <w:rPr>
          <w:b/>
        </w:rPr>
        <w:t>Association between APOE genotype, neuropathology and dementia in the older population of England and Wales</w:t>
      </w:r>
      <w:r w:rsidRPr="00A628C5">
        <w:t xml:space="preserve">. </w:t>
      </w:r>
      <w:r w:rsidRPr="00A628C5">
        <w:rPr>
          <w:i/>
        </w:rPr>
        <w:t xml:space="preserve">Neuropathology and Applied Neurobiology </w:t>
      </w:r>
      <w:r w:rsidRPr="00A628C5">
        <w:t xml:space="preserve">2011, </w:t>
      </w:r>
      <w:r w:rsidRPr="00A628C5">
        <w:rPr>
          <w:b/>
        </w:rPr>
        <w:t>37</w:t>
      </w:r>
      <w:r w:rsidRPr="00A628C5">
        <w:t>(3):285-294.</w:t>
      </w:r>
    </w:p>
    <w:p w14:paraId="08019255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3.</w:t>
      </w:r>
      <w:r w:rsidRPr="00A628C5">
        <w:tab/>
        <w:t>Valenzuela MJ, Matthews FE, Brayne C, Ince P, Halliday G, Kril JJ, Dalton MA, Richardson K, Forster G, Sachdev PS</w:t>
      </w:r>
      <w:r w:rsidRPr="00A628C5">
        <w:rPr>
          <w:i/>
        </w:rPr>
        <w:t xml:space="preserve"> et al</w:t>
      </w:r>
      <w:r w:rsidRPr="00A628C5">
        <w:t xml:space="preserve">: </w:t>
      </w:r>
      <w:r w:rsidRPr="00A628C5">
        <w:rPr>
          <w:b/>
        </w:rPr>
        <w:t>Multiple biological pathways link cognitive lifestyle to protection from dementia</w:t>
      </w:r>
      <w:r w:rsidRPr="00A628C5">
        <w:t xml:space="preserve">. </w:t>
      </w:r>
      <w:r w:rsidRPr="00A628C5">
        <w:rPr>
          <w:i/>
        </w:rPr>
        <w:t xml:space="preserve">Biological Psychiatry </w:t>
      </w:r>
      <w:r w:rsidRPr="00A628C5">
        <w:t xml:space="preserve">2012, </w:t>
      </w:r>
      <w:r w:rsidRPr="00A628C5">
        <w:rPr>
          <w:b/>
        </w:rPr>
        <w:t>71</w:t>
      </w:r>
      <w:r w:rsidRPr="00A628C5">
        <w:t>(9):783-791.</w:t>
      </w:r>
    </w:p>
    <w:p w14:paraId="3F576A18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4.</w:t>
      </w:r>
      <w:r w:rsidRPr="00A628C5">
        <w:tab/>
        <w:t xml:space="preserve">Wharton SB, Brayne C, Savva GM, Matthews FE, Forster G, Simpson J, Lace G, Ince PG, Med Res Council Cognitive F: </w:t>
      </w:r>
      <w:r w:rsidRPr="00A628C5">
        <w:rPr>
          <w:b/>
        </w:rPr>
        <w:t>Epidemiological Neuropathology: The MRC Cognitive Function and Aging Study Experience</w:t>
      </w:r>
      <w:r w:rsidRPr="00A628C5">
        <w:t xml:space="preserve">. </w:t>
      </w:r>
      <w:r w:rsidRPr="00A628C5">
        <w:rPr>
          <w:i/>
        </w:rPr>
        <w:t xml:space="preserve">Journal of Alzheimers Disease </w:t>
      </w:r>
      <w:r w:rsidRPr="00A628C5">
        <w:t xml:space="preserve">2011, </w:t>
      </w:r>
      <w:r w:rsidRPr="00A628C5">
        <w:rPr>
          <w:b/>
        </w:rPr>
        <w:t>25</w:t>
      </w:r>
      <w:r w:rsidRPr="00A628C5">
        <w:t>(2):359-372.</w:t>
      </w:r>
    </w:p>
    <w:p w14:paraId="178E02CC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5.</w:t>
      </w:r>
      <w:r w:rsidRPr="00A628C5">
        <w:tab/>
        <w:t>Brayne C, Richardson K, Matthews FE, Fleming J, Hunter S, Xuereb JH, Paykeld E, Mukaetova-Ladinska EB, Huppert FA, O'Sullivan A</w:t>
      </w:r>
      <w:r w:rsidRPr="00A628C5">
        <w:rPr>
          <w:i/>
        </w:rPr>
        <w:t xml:space="preserve"> et al</w:t>
      </w:r>
      <w:r w:rsidRPr="00A628C5">
        <w:t xml:space="preserve">: </w:t>
      </w:r>
      <w:r w:rsidRPr="00A628C5">
        <w:rPr>
          <w:b/>
        </w:rPr>
        <w:t>Neuropathological correlates of dementia in over-80-year-old brain donors from the population-based Cambridge City over-75s Cohort (CC75C) study</w:t>
      </w:r>
      <w:r w:rsidRPr="00A628C5">
        <w:t xml:space="preserve">. </w:t>
      </w:r>
      <w:r w:rsidRPr="00A628C5">
        <w:rPr>
          <w:i/>
        </w:rPr>
        <w:t xml:space="preserve">Journal of Alzheimer's Disease </w:t>
      </w:r>
      <w:r w:rsidRPr="00A628C5">
        <w:t xml:space="preserve">2009, </w:t>
      </w:r>
      <w:r w:rsidRPr="00A628C5">
        <w:rPr>
          <w:b/>
        </w:rPr>
        <w:t>18</w:t>
      </w:r>
      <w:r w:rsidRPr="00A628C5">
        <w:t>(3):645-658.</w:t>
      </w:r>
    </w:p>
    <w:p w14:paraId="3E0E0B0D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6.</w:t>
      </w:r>
      <w:r w:rsidRPr="00A628C5">
        <w:tab/>
        <w:t xml:space="preserve">Perales J, Cosco TD, Stephan BC, Fleming J, Martin S, Haro JM, Brayne C, Study CC: </w:t>
      </w:r>
      <w:r w:rsidRPr="00A628C5">
        <w:rPr>
          <w:b/>
        </w:rPr>
        <w:t>Health-related quality of life in the Cambridge City over-75s Cohort (CC75C): development of a dementia-specific scale and descriptive analyses</w:t>
      </w:r>
      <w:r w:rsidRPr="00A628C5">
        <w:t xml:space="preserve">. </w:t>
      </w:r>
      <w:r w:rsidRPr="00A628C5">
        <w:rPr>
          <w:i/>
        </w:rPr>
        <w:t xml:space="preserve">BMC geriatrics </w:t>
      </w:r>
      <w:r w:rsidRPr="00A628C5">
        <w:t xml:space="preserve">2014, </w:t>
      </w:r>
      <w:r w:rsidRPr="00A628C5">
        <w:rPr>
          <w:b/>
        </w:rPr>
        <w:t>14</w:t>
      </w:r>
      <w:r w:rsidRPr="00A628C5">
        <w:t>:18.</w:t>
      </w:r>
    </w:p>
    <w:p w14:paraId="3BCABB61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7.</w:t>
      </w:r>
      <w:r w:rsidRPr="00A628C5">
        <w:tab/>
        <w:t xml:space="preserve">Clarke D, Morgan K, Lilley J, Arie T, Jones R, Waite J, Prettyman R: </w:t>
      </w:r>
      <w:r w:rsidRPr="00A628C5">
        <w:rPr>
          <w:b/>
        </w:rPr>
        <w:t>Dementia and 'borderline dementia' in Britain: 8-year incidence and post-screening outcomes</w:t>
      </w:r>
      <w:r w:rsidRPr="00A628C5">
        <w:t xml:space="preserve">. </w:t>
      </w:r>
      <w:r w:rsidRPr="00A628C5">
        <w:rPr>
          <w:i/>
        </w:rPr>
        <w:t xml:space="preserve">Psychological Medicine </w:t>
      </w:r>
      <w:r w:rsidRPr="00A628C5">
        <w:t xml:space="preserve">1996, </w:t>
      </w:r>
      <w:r w:rsidRPr="00A628C5">
        <w:rPr>
          <w:b/>
        </w:rPr>
        <w:t>26</w:t>
      </w:r>
      <w:r w:rsidRPr="00A628C5">
        <w:t>(4):829-835.</w:t>
      </w:r>
    </w:p>
    <w:p w14:paraId="6B8340EB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8.</w:t>
      </w:r>
      <w:r w:rsidRPr="00A628C5">
        <w:tab/>
        <w:t xml:space="preserve">Morgan K, Lilley J, Arie T, Byrne J, Jones R, Waite J: </w:t>
      </w:r>
      <w:r w:rsidRPr="00A628C5">
        <w:rPr>
          <w:b/>
        </w:rPr>
        <w:t>Incidence of dementia: preliminary findings from the Nottingham Longitudinal Study of Activity and Ageing</w:t>
      </w:r>
      <w:r w:rsidRPr="00A628C5">
        <w:t xml:space="preserve">. </w:t>
      </w:r>
      <w:r w:rsidRPr="00A628C5">
        <w:rPr>
          <w:i/>
        </w:rPr>
        <w:t xml:space="preserve">Neuroepidemiology </w:t>
      </w:r>
      <w:r w:rsidRPr="00A628C5">
        <w:t xml:space="preserve">1992, </w:t>
      </w:r>
      <w:r w:rsidRPr="00A628C5">
        <w:rPr>
          <w:b/>
        </w:rPr>
        <w:t>11 Suppl 1</w:t>
      </w:r>
      <w:r w:rsidRPr="00A628C5">
        <w:t>:80-83.</w:t>
      </w:r>
    </w:p>
    <w:p w14:paraId="255E588E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9.</w:t>
      </w:r>
      <w:r w:rsidRPr="00A628C5">
        <w:tab/>
        <w:t xml:space="preserve">Morgan K, Lilley JM, Arie T, Byrne EJ, Jones R, Waite J: </w:t>
      </w:r>
      <w:r w:rsidRPr="00A628C5">
        <w:rPr>
          <w:b/>
        </w:rPr>
        <w:t>Incidence of dementia in a representative British sample</w:t>
      </w:r>
      <w:r w:rsidRPr="00A628C5">
        <w:t xml:space="preserve">. </w:t>
      </w:r>
      <w:r w:rsidRPr="00A628C5">
        <w:rPr>
          <w:i/>
        </w:rPr>
        <w:t xml:space="preserve">British Journal of Psychiatry </w:t>
      </w:r>
      <w:r w:rsidRPr="00A628C5">
        <w:t xml:space="preserve">1993, </w:t>
      </w:r>
      <w:r w:rsidRPr="00A628C5">
        <w:rPr>
          <w:b/>
        </w:rPr>
        <w:t>163</w:t>
      </w:r>
      <w:r w:rsidRPr="00A628C5">
        <w:t>:467-470.</w:t>
      </w:r>
    </w:p>
    <w:p w14:paraId="2F7809B1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0.</w:t>
      </w:r>
      <w:r w:rsidRPr="00A628C5">
        <w:tab/>
        <w:t xml:space="preserve">Morgan K, Lilley JM: </w:t>
      </w:r>
      <w:r w:rsidRPr="00A628C5">
        <w:rPr>
          <w:b/>
        </w:rPr>
        <w:t>RISK-FACTORS AMONG INCIDENT CASES OF DEMENTIA IN A REPRESENTATIVE BRITISH SAMPLE</w:t>
      </w:r>
      <w:r w:rsidRPr="00A628C5">
        <w:t xml:space="preserve">. </w:t>
      </w:r>
      <w:r w:rsidRPr="00A628C5">
        <w:rPr>
          <w:i/>
        </w:rPr>
        <w:t xml:space="preserve">International Journal of Geriatric Psychiatry </w:t>
      </w:r>
      <w:r w:rsidRPr="00A628C5">
        <w:t xml:space="preserve">1994, </w:t>
      </w:r>
      <w:r w:rsidRPr="00A628C5">
        <w:rPr>
          <w:b/>
        </w:rPr>
        <w:t>9</w:t>
      </w:r>
      <w:r w:rsidRPr="00A628C5">
        <w:t>(1):11-15.</w:t>
      </w:r>
    </w:p>
    <w:p w14:paraId="2B18976E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1.</w:t>
      </w:r>
      <w:r w:rsidRPr="00A628C5">
        <w:tab/>
        <w:t xml:space="preserve">Imfeld P, Pernus YBB, Jick SS, Meier CR: </w:t>
      </w:r>
      <w:r w:rsidRPr="00A628C5">
        <w:rPr>
          <w:b/>
        </w:rPr>
        <w:t>Epidemiology, Co-Morbidities, and Medication Use of Patients with Alzheimer's Disease or Vascular Dementia in the UK</w:t>
      </w:r>
      <w:r w:rsidRPr="00A628C5">
        <w:t xml:space="preserve">. </w:t>
      </w:r>
      <w:r w:rsidRPr="00A628C5">
        <w:rPr>
          <w:i/>
        </w:rPr>
        <w:t xml:space="preserve">Journal of Alzheimers Disease </w:t>
      </w:r>
      <w:r w:rsidRPr="00A628C5">
        <w:t xml:space="preserve">2013, </w:t>
      </w:r>
      <w:r w:rsidRPr="00A628C5">
        <w:rPr>
          <w:b/>
        </w:rPr>
        <w:t>35</w:t>
      </w:r>
      <w:r w:rsidRPr="00A628C5">
        <w:t>(3):565-573.</w:t>
      </w:r>
    </w:p>
    <w:p w14:paraId="69761F6A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2.</w:t>
      </w:r>
      <w:r w:rsidRPr="00A628C5">
        <w:tab/>
        <w:t xml:space="preserve">Imfeld P, Bodmer M, Schuerch M, Jick SS, Meier CR: </w:t>
      </w:r>
      <w:r w:rsidRPr="00A628C5">
        <w:rPr>
          <w:b/>
        </w:rPr>
        <w:t>Risk of incident stroke in patients with Alzheimer disease or vascular dementia</w:t>
      </w:r>
      <w:r w:rsidRPr="00A628C5">
        <w:t xml:space="preserve">. </w:t>
      </w:r>
      <w:r w:rsidRPr="00A628C5">
        <w:rPr>
          <w:i/>
        </w:rPr>
        <w:t xml:space="preserve">Neurology </w:t>
      </w:r>
      <w:r w:rsidRPr="00A628C5">
        <w:t xml:space="preserve">2013, </w:t>
      </w:r>
      <w:r w:rsidRPr="00A628C5">
        <w:rPr>
          <w:b/>
        </w:rPr>
        <w:t>81</w:t>
      </w:r>
      <w:r w:rsidRPr="00A628C5">
        <w:t>(10):910-919.</w:t>
      </w:r>
    </w:p>
    <w:p w14:paraId="73A01825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3.</w:t>
      </w:r>
      <w:r w:rsidRPr="00A628C5">
        <w:tab/>
        <w:t xml:space="preserve">Imfeld P, Bodmer M, Schuerch M, Jick SS, Meier CR: </w:t>
      </w:r>
      <w:r w:rsidRPr="00A628C5">
        <w:rPr>
          <w:b/>
        </w:rPr>
        <w:t>Seizures in patients with Alzheimer's disease or vascular dementia: A population-based nested case-control analysis</w:t>
      </w:r>
      <w:r w:rsidRPr="00A628C5">
        <w:t xml:space="preserve">. </w:t>
      </w:r>
      <w:r w:rsidRPr="00A628C5">
        <w:rPr>
          <w:i/>
        </w:rPr>
        <w:t xml:space="preserve">Epilepsia </w:t>
      </w:r>
      <w:r w:rsidRPr="00A628C5">
        <w:t xml:space="preserve">2013, </w:t>
      </w:r>
      <w:r w:rsidRPr="00A628C5">
        <w:rPr>
          <w:b/>
        </w:rPr>
        <w:t>54</w:t>
      </w:r>
      <w:r w:rsidRPr="00A628C5">
        <w:t>(4):700-707.</w:t>
      </w:r>
    </w:p>
    <w:p w14:paraId="5FCB4032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4.</w:t>
      </w:r>
      <w:r w:rsidRPr="00A628C5">
        <w:tab/>
        <w:t xml:space="preserve">Newens AJ, Forster DP, Kay LDWK, Kirkup W, Bates D, Edwardson J: </w:t>
      </w:r>
      <w:r w:rsidRPr="00A628C5">
        <w:rPr>
          <w:b/>
        </w:rPr>
        <w:t>Clinically diagnosed presenile dementia of the Alzheimer type in the Northern Health Region: Ascertainment, prevalence, incidence and survival</w:t>
      </w:r>
      <w:r w:rsidRPr="00A628C5">
        <w:t xml:space="preserve">. </w:t>
      </w:r>
      <w:r w:rsidRPr="00A628C5">
        <w:rPr>
          <w:i/>
        </w:rPr>
        <w:t xml:space="preserve">Psychological Medicine </w:t>
      </w:r>
      <w:r w:rsidRPr="00A628C5">
        <w:t xml:space="preserve">1993, </w:t>
      </w:r>
      <w:r w:rsidRPr="00A628C5">
        <w:rPr>
          <w:b/>
        </w:rPr>
        <w:t>23</w:t>
      </w:r>
      <w:r w:rsidRPr="00A628C5">
        <w:t>(3):631-644.</w:t>
      </w:r>
    </w:p>
    <w:p w14:paraId="136AA8A4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5.</w:t>
      </w:r>
      <w:r w:rsidRPr="00A628C5">
        <w:tab/>
        <w:t xml:space="preserve">Kay DW, Forster DP, Newens AJ: </w:t>
      </w:r>
      <w:r w:rsidRPr="00A628C5">
        <w:rPr>
          <w:b/>
        </w:rPr>
        <w:t>Long-term survival, place of death, and death certification in clinically diagnosed pre-senile dementia in northern England: Follow-up after 8-12 years</w:t>
      </w:r>
      <w:r w:rsidRPr="00A628C5">
        <w:t xml:space="preserve">. </w:t>
      </w:r>
      <w:r w:rsidRPr="00A628C5">
        <w:rPr>
          <w:i/>
        </w:rPr>
        <w:t xml:space="preserve">The British Journal of Psychiatry </w:t>
      </w:r>
      <w:r w:rsidRPr="00A628C5">
        <w:t xml:space="preserve">2000, </w:t>
      </w:r>
      <w:r w:rsidRPr="00A628C5">
        <w:rPr>
          <w:b/>
        </w:rPr>
        <w:t>177</w:t>
      </w:r>
      <w:r w:rsidRPr="00A628C5">
        <w:t>:156-162.</w:t>
      </w:r>
    </w:p>
    <w:p w14:paraId="7DD45352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6.</w:t>
      </w:r>
      <w:r w:rsidRPr="00A628C5">
        <w:tab/>
        <w:t xml:space="preserve">Newens AJ, Forster DP, Kay DW: </w:t>
      </w:r>
      <w:r w:rsidRPr="00A628C5">
        <w:rPr>
          <w:b/>
        </w:rPr>
        <w:t>Death certification after a diagnosis of presenile dementia</w:t>
      </w:r>
      <w:r w:rsidRPr="00A628C5">
        <w:t xml:space="preserve">. </w:t>
      </w:r>
      <w:r w:rsidRPr="00A628C5">
        <w:rPr>
          <w:i/>
        </w:rPr>
        <w:t xml:space="preserve">Journal of Epidemiology &amp; Community Health </w:t>
      </w:r>
      <w:r w:rsidRPr="00A628C5">
        <w:t xml:space="preserve">1993, </w:t>
      </w:r>
      <w:r w:rsidRPr="00A628C5">
        <w:rPr>
          <w:b/>
        </w:rPr>
        <w:t>47</w:t>
      </w:r>
      <w:r w:rsidRPr="00A628C5">
        <w:t>(4):293-297.</w:t>
      </w:r>
    </w:p>
    <w:p w14:paraId="558D7663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lastRenderedPageBreak/>
        <w:t>17.</w:t>
      </w:r>
      <w:r w:rsidRPr="00A628C5">
        <w:tab/>
        <w:t xml:space="preserve">Keenan TDL, Goldacre R, Goldacre MJ: </w:t>
      </w:r>
      <w:r w:rsidRPr="00A628C5">
        <w:rPr>
          <w:b/>
        </w:rPr>
        <w:t>Associations between primary open angle glaucoma, Alzheimer's disease and vascular dementia: Record linkage study</w:t>
      </w:r>
      <w:r w:rsidRPr="00A628C5">
        <w:t xml:space="preserve">. </w:t>
      </w:r>
      <w:r w:rsidRPr="00A628C5">
        <w:rPr>
          <w:i/>
        </w:rPr>
        <w:t xml:space="preserve">British Journal of Ophthalmology </w:t>
      </w:r>
      <w:r w:rsidRPr="00A628C5">
        <w:t xml:space="preserve">2015, </w:t>
      </w:r>
      <w:r w:rsidRPr="00A628C5">
        <w:rPr>
          <w:b/>
        </w:rPr>
        <w:t>99</w:t>
      </w:r>
      <w:r w:rsidRPr="00A628C5">
        <w:t>(4):524-527.</w:t>
      </w:r>
    </w:p>
    <w:p w14:paraId="2F0388B6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8.</w:t>
      </w:r>
      <w:r w:rsidRPr="00A628C5">
        <w:tab/>
        <w:t xml:space="preserve">Keenan TDL, Goldacre R, Goldacre MJ: </w:t>
      </w:r>
      <w:r w:rsidRPr="00A628C5">
        <w:rPr>
          <w:b/>
        </w:rPr>
        <w:t>Associations Between Age-Related Macular Degeneration, Alzheimer Disease, and Dementia: Record Linkage Study of Hospital Admissions</w:t>
      </w:r>
      <w:r w:rsidRPr="00A628C5">
        <w:t xml:space="preserve">. </w:t>
      </w:r>
      <w:r w:rsidRPr="00A628C5">
        <w:rPr>
          <w:i/>
        </w:rPr>
        <w:t xml:space="preserve">Jama Ophthalmology </w:t>
      </w:r>
      <w:r w:rsidRPr="00A628C5">
        <w:t xml:space="preserve">2014, </w:t>
      </w:r>
      <w:r w:rsidRPr="00A628C5">
        <w:rPr>
          <w:b/>
        </w:rPr>
        <w:t>132</w:t>
      </w:r>
      <w:r w:rsidRPr="00A628C5">
        <w:t>(1):63-68.</w:t>
      </w:r>
    </w:p>
    <w:p w14:paraId="35A0724E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19.</w:t>
      </w:r>
      <w:r w:rsidRPr="00A628C5">
        <w:tab/>
        <w:t xml:space="preserve">Wotton CJ, Goldacre MJ: </w:t>
      </w:r>
      <w:r w:rsidRPr="00A628C5">
        <w:rPr>
          <w:b/>
        </w:rPr>
        <w:t>Age at obesity and association with subsequent dementia: Record linkage study</w:t>
      </w:r>
      <w:r w:rsidRPr="00A628C5">
        <w:t xml:space="preserve">. </w:t>
      </w:r>
      <w:r w:rsidRPr="00A628C5">
        <w:rPr>
          <w:i/>
        </w:rPr>
        <w:t xml:space="preserve">Postgraduate Medical Journal </w:t>
      </w:r>
      <w:r w:rsidRPr="00A628C5">
        <w:t xml:space="preserve">2014, </w:t>
      </w:r>
      <w:r w:rsidRPr="00A628C5">
        <w:rPr>
          <w:b/>
        </w:rPr>
        <w:t>90</w:t>
      </w:r>
      <w:r w:rsidRPr="00A628C5">
        <w:t>(1068):547-551.</w:t>
      </w:r>
    </w:p>
    <w:p w14:paraId="674DD90D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20.</w:t>
      </w:r>
      <w:r w:rsidRPr="00A628C5">
        <w:tab/>
        <w:t xml:space="preserve">Goldacre R, Yeates D, Goldacre MJ, Keenan TDL: </w:t>
      </w:r>
      <w:r w:rsidRPr="00A628C5">
        <w:rPr>
          <w:b/>
        </w:rPr>
        <w:t>Cataract surgery in people with dementia: An English National Record linkage study</w:t>
      </w:r>
      <w:r w:rsidRPr="00A628C5">
        <w:t xml:space="preserve">. </w:t>
      </w:r>
      <w:r w:rsidRPr="00A628C5">
        <w:rPr>
          <w:i/>
        </w:rPr>
        <w:t xml:space="preserve">Journal of the American Geriatrics Society </w:t>
      </w:r>
      <w:r w:rsidRPr="00A628C5">
        <w:t xml:space="preserve">2015, </w:t>
      </w:r>
      <w:r w:rsidRPr="00A628C5">
        <w:rPr>
          <w:b/>
        </w:rPr>
        <w:t>63</w:t>
      </w:r>
      <w:r w:rsidRPr="00A628C5">
        <w:t>(9):1953-1955.</w:t>
      </w:r>
    </w:p>
    <w:p w14:paraId="308CA2D6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21.</w:t>
      </w:r>
      <w:r w:rsidRPr="00A628C5">
        <w:tab/>
        <w:t xml:space="preserve">Smolina K, Wotton CJ, Goldacre MJ: </w:t>
      </w:r>
      <w:r w:rsidRPr="00A628C5">
        <w:rPr>
          <w:b/>
        </w:rPr>
        <w:t>Risk of dementia in patients hospitalised with type 1 and type 2 diabetes in England, 1998-2011: a retrospective national record linkage cohort study</w:t>
      </w:r>
      <w:r w:rsidRPr="00A628C5">
        <w:t xml:space="preserve">. </w:t>
      </w:r>
      <w:r w:rsidRPr="00A628C5">
        <w:rPr>
          <w:i/>
        </w:rPr>
        <w:t xml:space="preserve">Diabetologia </w:t>
      </w:r>
      <w:r w:rsidRPr="00A628C5">
        <w:t xml:space="preserve">2015, </w:t>
      </w:r>
      <w:r w:rsidRPr="00A628C5">
        <w:rPr>
          <w:b/>
        </w:rPr>
        <w:t>58</w:t>
      </w:r>
      <w:r w:rsidRPr="00A628C5">
        <w:t>(5):942-950.</w:t>
      </w:r>
    </w:p>
    <w:p w14:paraId="1E4FC0CA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22.</w:t>
      </w:r>
      <w:r w:rsidRPr="00A628C5">
        <w:tab/>
        <w:t xml:space="preserve">Sorahan T, Kheifets L: </w:t>
      </w:r>
      <w:r w:rsidRPr="00A628C5">
        <w:rPr>
          <w:b/>
        </w:rPr>
        <w:t>Mortality from Alzheimer's, motor neuron and Parkinson's disease in relation to magnetic field exposure: Findings from the study of UK electricity generation and transmission workers, 1973-2004</w:t>
      </w:r>
      <w:r w:rsidRPr="00A628C5">
        <w:t xml:space="preserve">. </w:t>
      </w:r>
      <w:r w:rsidRPr="00A628C5">
        <w:rPr>
          <w:i/>
        </w:rPr>
        <w:t xml:space="preserve">Occupational and Environmental Medicine </w:t>
      </w:r>
      <w:r w:rsidRPr="00A628C5">
        <w:t xml:space="preserve">2007, </w:t>
      </w:r>
      <w:r w:rsidRPr="00A628C5">
        <w:rPr>
          <w:b/>
        </w:rPr>
        <w:t>64</w:t>
      </w:r>
      <w:r w:rsidRPr="00A628C5">
        <w:t>(12):820-826.</w:t>
      </w:r>
    </w:p>
    <w:p w14:paraId="74A3BF13" w14:textId="77777777" w:rsidR="00172B11" w:rsidRPr="00A628C5" w:rsidRDefault="00172B11" w:rsidP="00172B11">
      <w:pPr>
        <w:pStyle w:val="EndNoteBibliography"/>
        <w:spacing w:after="0"/>
        <w:ind w:left="720" w:hanging="720"/>
      </w:pPr>
      <w:r w:rsidRPr="00A628C5">
        <w:t>23.</w:t>
      </w:r>
      <w:r w:rsidRPr="00A628C5">
        <w:tab/>
        <w:t xml:space="preserve">Sorahan T, Mohammed N: </w:t>
      </w:r>
      <w:r w:rsidRPr="00A628C5">
        <w:rPr>
          <w:b/>
        </w:rPr>
        <w:t>Neurodegenerative disease and magnetic field exposure in UK electricity supply workers</w:t>
      </w:r>
      <w:r w:rsidRPr="00A628C5">
        <w:t xml:space="preserve">. </w:t>
      </w:r>
      <w:r w:rsidRPr="00A628C5">
        <w:rPr>
          <w:i/>
        </w:rPr>
        <w:t xml:space="preserve">Occupational medicine (Oxford, England) </w:t>
      </w:r>
      <w:r w:rsidRPr="00A628C5">
        <w:t xml:space="preserve">2014, </w:t>
      </w:r>
      <w:r w:rsidRPr="00A628C5">
        <w:rPr>
          <w:b/>
        </w:rPr>
        <w:t>64</w:t>
      </w:r>
      <w:r w:rsidRPr="00A628C5">
        <w:t>(6):454-460.</w:t>
      </w:r>
    </w:p>
    <w:p w14:paraId="48E636DC" w14:textId="77777777" w:rsidR="00172B11" w:rsidRPr="00A628C5" w:rsidRDefault="00172B11" w:rsidP="00172B11">
      <w:pPr>
        <w:pStyle w:val="EndNoteBibliography"/>
        <w:ind w:left="720" w:hanging="720"/>
      </w:pPr>
      <w:r w:rsidRPr="00A628C5">
        <w:t>24.</w:t>
      </w:r>
      <w:r w:rsidRPr="00A628C5">
        <w:tab/>
        <w:t xml:space="preserve">Staff RT, Murray AD, Ahearn T, Salarirad S, Mowat D, Starr JM, Deary IJ, Lemmon H, Whalley LJ: </w:t>
      </w:r>
      <w:r w:rsidRPr="00A628C5">
        <w:rPr>
          <w:b/>
        </w:rPr>
        <w:t>Brain volume and survival from age 78 to 85: the contribution of Alzheimer-type magnetic resonance imaging findings</w:t>
      </w:r>
      <w:r w:rsidRPr="00A628C5">
        <w:t xml:space="preserve">. </w:t>
      </w:r>
      <w:r w:rsidRPr="00A628C5">
        <w:rPr>
          <w:i/>
        </w:rPr>
        <w:t xml:space="preserve">Journal of the American Geriatrics Society </w:t>
      </w:r>
      <w:r w:rsidRPr="00A628C5">
        <w:t xml:space="preserve">2010, </w:t>
      </w:r>
      <w:r w:rsidRPr="00A628C5">
        <w:rPr>
          <w:b/>
        </w:rPr>
        <w:t>58</w:t>
      </w:r>
      <w:r w:rsidRPr="00A628C5">
        <w:t>(4):688-695.</w:t>
      </w:r>
    </w:p>
    <w:p w14:paraId="42D3729C" w14:textId="77777777" w:rsidR="009E3C4A" w:rsidRDefault="00A14796" w:rsidP="009E3C4A">
      <w:pPr>
        <w:tabs>
          <w:tab w:val="left" w:pos="6416"/>
          <w:tab w:val="center" w:pos="6979"/>
        </w:tabs>
        <w:spacing w:line="480" w:lineRule="auto"/>
        <w:rPr>
          <w:i/>
        </w:rPr>
        <w:sectPr w:rsidR="009E3C4A" w:rsidSect="009E3C4A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 w:rsidRPr="00A628C5">
        <w:rPr>
          <w:i/>
        </w:rPr>
        <w:fldChar w:fldCharType="end"/>
      </w:r>
    </w:p>
    <w:p w14:paraId="44E09899" w14:textId="77777777" w:rsidR="00E36EAD" w:rsidRPr="00C145B4" w:rsidRDefault="00E36EAD" w:rsidP="00C145B4">
      <w:pPr>
        <w:tabs>
          <w:tab w:val="left" w:pos="6416"/>
          <w:tab w:val="center" w:pos="6979"/>
        </w:tabs>
        <w:spacing w:line="480" w:lineRule="auto"/>
        <w:rPr>
          <w:i/>
        </w:rPr>
      </w:pPr>
    </w:p>
    <w:sectPr w:rsidR="00E36EAD" w:rsidRPr="00C145B4" w:rsidSect="0016276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sychia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zztaaz902prrefe2555ee2txtrvxxd5fwv&quot;&gt;newscreen2016 Copy8 Copy&lt;record-ids&gt;&lt;item&gt;373&lt;/item&gt;&lt;item&gt;378&lt;/item&gt;&lt;item&gt;591&lt;/item&gt;&lt;item&gt;1165&lt;/item&gt;&lt;item&gt;1489&lt;/item&gt;&lt;item&gt;1490&lt;/item&gt;&lt;item&gt;1492&lt;/item&gt;&lt;item&gt;1618&lt;/item&gt;&lt;item&gt;1624&lt;/item&gt;&lt;item&gt;1625&lt;/item&gt;&lt;item&gt;2223&lt;/item&gt;&lt;item&gt;2315&lt;/item&gt;&lt;item&gt;2316&lt;/item&gt;&lt;item&gt;2464&lt;/item&gt;&lt;item&gt;3027&lt;/item&gt;&lt;item&gt;3045&lt;/item&gt;&lt;item&gt;3047&lt;/item&gt;&lt;item&gt;3072&lt;/item&gt;&lt;item&gt;3323&lt;/item&gt;&lt;item&gt;3585&lt;/item&gt;&lt;/record-ids&gt;&lt;/item&gt;&lt;/Libraries&gt;"/>
  </w:docVars>
  <w:rsids>
    <w:rsidRoot w:val="00162764"/>
    <w:rsid w:val="000C7783"/>
    <w:rsid w:val="00120EAE"/>
    <w:rsid w:val="00162764"/>
    <w:rsid w:val="00172B11"/>
    <w:rsid w:val="003866B7"/>
    <w:rsid w:val="00427F79"/>
    <w:rsid w:val="004A5384"/>
    <w:rsid w:val="00666AF4"/>
    <w:rsid w:val="009E3C4A"/>
    <w:rsid w:val="00A14796"/>
    <w:rsid w:val="00A628C5"/>
    <w:rsid w:val="00B12305"/>
    <w:rsid w:val="00B1418B"/>
    <w:rsid w:val="00C145B4"/>
    <w:rsid w:val="00CC60B5"/>
    <w:rsid w:val="00E000F4"/>
    <w:rsid w:val="00E36E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F0ED05"/>
  <w15:chartTrackingRefBased/>
  <w15:docId w15:val="{D05821FE-FA4E-4C67-92D8-4CC621D510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2764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6276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A1479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479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479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14796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A628C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545</Words>
  <Characters>14508</Characters>
  <Application>Microsoft Macintosh Word</Application>
  <DocSecurity>0</DocSecurity>
  <Lines>120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170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BBETT Ruth</dc:creator>
  <cp:keywords/>
  <dc:description/>
  <cp:lastModifiedBy>SIBBETT Ruth</cp:lastModifiedBy>
  <cp:revision>2</cp:revision>
  <dcterms:created xsi:type="dcterms:W3CDTF">2017-06-22T18:21:00Z</dcterms:created>
  <dcterms:modified xsi:type="dcterms:W3CDTF">2017-06-22T18:21:00Z</dcterms:modified>
</cp:coreProperties>
</file>